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502B8" w14:textId="21F57EB0" w:rsidR="00AA035C" w:rsidRDefault="00AA035C" w:rsidP="00AA035C">
      <w:pPr>
        <w:pStyle w:val="Heading1"/>
      </w:pPr>
      <w:bookmarkStart w:id="0" w:name="duration"/>
      <w:r>
        <w:t>Long COVID</w:t>
      </w:r>
    </w:p>
    <w:p w14:paraId="753BCE5D" w14:textId="3502A2EC" w:rsidR="002B4C44" w:rsidRDefault="002B4C44" w:rsidP="002B4C44">
      <w:pPr>
        <w:pStyle w:val="Heading2"/>
      </w:pPr>
      <w:r>
        <w:t>Pathophysiology</w:t>
      </w:r>
    </w:p>
    <w:p w14:paraId="1350BC82" w14:textId="77777777" w:rsidR="002B4C44" w:rsidRDefault="002B4C44" w:rsidP="002B4C44"/>
    <w:p w14:paraId="67FAA266" w14:textId="0F5FF7B3" w:rsidR="007748E4" w:rsidRDefault="007748E4" w:rsidP="007748E4">
      <w:pPr>
        <w:pStyle w:val="Heading3"/>
      </w:pPr>
      <w:r>
        <w:t>Exercise</w:t>
      </w:r>
    </w:p>
    <w:p w14:paraId="7A72742F" w14:textId="50134AD6" w:rsidR="007748E4" w:rsidRDefault="007748E4" w:rsidP="007748E4">
      <w:pPr>
        <w:pStyle w:val="Compact"/>
        <w:numPr>
          <w:ilvl w:val="0"/>
          <w:numId w:val="1"/>
        </w:numPr>
        <w:rPr>
          <w:highlight w:val="cyan"/>
        </w:rPr>
      </w:pPr>
      <w:r w:rsidRPr="009E7E75">
        <w:rPr>
          <w:highlight w:val="cyan"/>
        </w:rPr>
        <w:t xml:space="preserve">Lower VE/VCO2 slope (32.1 severe vs 32.9 normal; p = 0.068) </w:t>
      </w:r>
      <w:r w:rsidRPr="009E7E75">
        <w:rPr>
          <w:highlight w:val="cyan"/>
        </w:rPr>
        <w:fldChar w:fldCharType="begin"/>
      </w:r>
      <w:r w:rsidRPr="009E7E75">
        <w:rPr>
          <w:highlight w:val="cyan"/>
        </w:rPr>
        <w:instrText xml:space="preserve"> ADDIN ZOTERO_ITEM CSL_CITATION {"citationID":"00000058","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Pr="009E7E75">
        <w:rPr>
          <w:highlight w:val="cyan"/>
        </w:rPr>
        <w:fldChar w:fldCharType="separate"/>
      </w:r>
      <w:r w:rsidRPr="009E7E75">
        <w:rPr>
          <w:rFonts w:ascii="Aptos" w:hAnsi="Aptos"/>
          <w:highlight w:val="cyan"/>
        </w:rPr>
        <w:t>(Cherneva et al., 2025)</w:t>
      </w:r>
      <w:r w:rsidRPr="009E7E75">
        <w:rPr>
          <w:highlight w:val="cyan"/>
        </w:rPr>
        <w:fldChar w:fldCharType="end"/>
      </w:r>
    </w:p>
    <w:p w14:paraId="795BDF70" w14:textId="3459A4CE" w:rsidR="00041C01" w:rsidRDefault="00041C01" w:rsidP="007748E4">
      <w:pPr>
        <w:pStyle w:val="Compact"/>
        <w:numPr>
          <w:ilvl w:val="0"/>
          <w:numId w:val="1"/>
        </w:numPr>
        <w:rPr>
          <w:highlight w:val="cyan"/>
        </w:rPr>
      </w:pPr>
      <w:r>
        <w:rPr>
          <w:highlight w:val="cyan"/>
        </w:rPr>
        <w:t xml:space="preserve">No difference in VE/VCO2  </w:t>
      </w:r>
      <w:r>
        <w:rPr>
          <w:highlight w:val="cyan"/>
        </w:rPr>
        <w:fldChar w:fldCharType="begin"/>
      </w:r>
      <w:r>
        <w:rPr>
          <w:highlight w:val="cyan"/>
        </w:rPr>
        <w:instrText xml:space="preserve"> ADDIN ZOTERO_ITEM CSL_CITATION {"citationID":"03xhAP8X","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Pr="00041C01">
        <w:rPr>
          <w:rFonts w:ascii="Calibri" w:hAnsi="Calibri" w:cs="Calibri"/>
          <w:highlight w:val="cyan"/>
        </w:rPr>
        <w:t>(Kersten et al., 2022)</w:t>
      </w:r>
      <w:r>
        <w:rPr>
          <w:highlight w:val="cyan"/>
        </w:rPr>
        <w:fldChar w:fldCharType="end"/>
      </w:r>
    </w:p>
    <w:p w14:paraId="556A7C93" w14:textId="621E44F9" w:rsidR="00DE182F" w:rsidRDefault="00DE182F" w:rsidP="007748E4">
      <w:pPr>
        <w:pStyle w:val="Compact"/>
        <w:numPr>
          <w:ilvl w:val="0"/>
          <w:numId w:val="1"/>
        </w:numPr>
        <w:rPr>
          <w:highlight w:val="cyan"/>
        </w:rPr>
      </w:pPr>
      <w:r>
        <w:rPr>
          <w:highlight w:val="cyan"/>
        </w:rPr>
        <w:t xml:space="preserve">No difference in VO2 at AT </w:t>
      </w:r>
      <w:r>
        <w:rPr>
          <w:highlight w:val="cyan"/>
        </w:rPr>
        <w:fldChar w:fldCharType="begin"/>
      </w:r>
      <w:r w:rsidR="001712D7">
        <w:rPr>
          <w:highlight w:val="cyan"/>
        </w:rPr>
        <w:instrText xml:space="preserve"> ADDIN ZOTERO_ITEM CSL_CITATION {"citationID":"KhQYFzKl","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Pr="00041C01">
        <w:rPr>
          <w:rFonts w:ascii="Calibri" w:hAnsi="Calibri" w:cs="Calibri"/>
          <w:highlight w:val="cyan"/>
        </w:rPr>
        <w:t>(Kersten et al., 2022)</w:t>
      </w:r>
      <w:r>
        <w:rPr>
          <w:highlight w:val="cyan"/>
        </w:rPr>
        <w:fldChar w:fldCharType="end"/>
      </w:r>
    </w:p>
    <w:p w14:paraId="12A0E1E6" w14:textId="77777777" w:rsidR="007748E4" w:rsidRPr="00393417" w:rsidRDefault="007748E4" w:rsidP="007748E4">
      <w:pPr>
        <w:pStyle w:val="Compact"/>
        <w:numPr>
          <w:ilvl w:val="0"/>
          <w:numId w:val="1"/>
        </w:numPr>
        <w:rPr>
          <w:highlight w:val="magenta"/>
        </w:rPr>
      </w:pPr>
      <w:r w:rsidRPr="00393417">
        <w:rPr>
          <w:highlight w:val="magenta"/>
        </w:rPr>
        <w:t>Lower max heart rate</w:t>
      </w:r>
    </w:p>
    <w:p w14:paraId="78D80767" w14:textId="7809370B" w:rsidR="007748E4" w:rsidRPr="007748E4" w:rsidRDefault="007748E4" w:rsidP="007748E4">
      <w:pPr>
        <w:pStyle w:val="Compact"/>
        <w:numPr>
          <w:ilvl w:val="1"/>
          <w:numId w:val="1"/>
        </w:numPr>
        <w:rPr>
          <w:highlight w:val="magenta"/>
        </w:rPr>
      </w:pPr>
      <w:r w:rsidRPr="00393417">
        <w:rPr>
          <w:highlight w:val="magenta"/>
        </w:rPr>
        <w:fldChar w:fldCharType="begin"/>
      </w:r>
      <w:r w:rsidRPr="00393417">
        <w:rPr>
          <w:highlight w:val="magenta"/>
        </w:rPr>
        <w:instrText xml:space="preserve"> ADDIN ZOTERO_ITEM CSL_CITATION {"citationID":"0000006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magenta"/>
        </w:rPr>
        <w:fldChar w:fldCharType="separate"/>
      </w:r>
      <w:r w:rsidRPr="00393417">
        <w:rPr>
          <w:rFonts w:ascii="Aptos" w:hAnsi="Aptos"/>
          <w:highlight w:val="magenta"/>
        </w:rPr>
        <w:t>(Contreras et al., 2023)</w:t>
      </w:r>
      <w:r w:rsidRPr="00393417">
        <w:rPr>
          <w:highlight w:val="magenta"/>
        </w:rPr>
        <w:fldChar w:fldCharType="end"/>
      </w:r>
    </w:p>
    <w:p w14:paraId="45D40E04" w14:textId="3F31F435" w:rsidR="002B4C44" w:rsidRDefault="002B4C44" w:rsidP="002B4C44">
      <w:pPr>
        <w:pStyle w:val="Compact"/>
        <w:numPr>
          <w:ilvl w:val="0"/>
          <w:numId w:val="1"/>
        </w:numPr>
        <w:rPr>
          <w:highlight w:val="cyan"/>
        </w:rPr>
      </w:pPr>
      <w:r w:rsidRPr="009E7E75">
        <w:rPr>
          <w:highlight w:val="cyan"/>
        </w:rPr>
        <w:t xml:space="preserve">Lower </w:t>
      </w:r>
      <w:r>
        <w:rPr>
          <w:highlight w:val="cyan"/>
        </w:rPr>
        <w:t>o2 delivery / utilization</w:t>
      </w:r>
    </w:p>
    <w:p w14:paraId="732A852B" w14:textId="77777777" w:rsidR="002B4C44" w:rsidRPr="009E7E75" w:rsidRDefault="002B4C44" w:rsidP="002B4C44">
      <w:pPr>
        <w:pStyle w:val="Compact"/>
        <w:numPr>
          <w:ilvl w:val="1"/>
          <w:numId w:val="1"/>
        </w:numPr>
        <w:rPr>
          <w:highlight w:val="cyan"/>
        </w:rPr>
      </w:pPr>
      <w:r w:rsidRPr="009E7E75">
        <w:rPr>
          <w:highlight w:val="cyan"/>
        </w:rPr>
        <w:t>Only 2 subjects demonstrated Respiratory Limitation (RL)</w:t>
      </w:r>
      <w:r>
        <w:rPr>
          <w:highlight w:val="cyan"/>
        </w:rPr>
        <w:t xml:space="preserve"> </w:t>
      </w:r>
      <w:r w:rsidRPr="009E7E75">
        <w:rPr>
          <w:highlight w:val="cyan"/>
        </w:rPr>
        <w:fldChar w:fldCharType="begin"/>
      </w:r>
      <w:r w:rsidRPr="009E7E75">
        <w:rPr>
          <w:highlight w:val="cyan"/>
        </w:rPr>
        <w:instrText xml:space="preserve"> ADDIN ZOTERO_ITEM CSL_CITATION {"citationID":"00000044","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48B326C9" w14:textId="77777777" w:rsidR="002B4C44" w:rsidRDefault="002B4C44" w:rsidP="002B4C44">
      <w:pPr>
        <w:pStyle w:val="Compact"/>
        <w:numPr>
          <w:ilvl w:val="1"/>
          <w:numId w:val="1"/>
        </w:numPr>
        <w:rPr>
          <w:highlight w:val="cyan"/>
        </w:rPr>
      </w:pPr>
      <w:r>
        <w:rPr>
          <w:highlight w:val="cyan"/>
        </w:rPr>
        <w:t xml:space="preserve">Lower SaO2 </w:t>
      </w:r>
      <w:r w:rsidRPr="009E7E75">
        <w:rPr>
          <w:highlight w:val="cyan"/>
        </w:rPr>
        <w:fldChar w:fldCharType="begin"/>
      </w:r>
      <w:r w:rsidRPr="009E7E75">
        <w:rPr>
          <w:highlight w:val="cyan"/>
        </w:rPr>
        <w:instrText xml:space="preserve"> ADDIN ZOTERO_ITEM CSL_CITATION {"citationID":"0000004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1BE3B687" w14:textId="77777777" w:rsidR="002B4C44" w:rsidRPr="005F248F" w:rsidRDefault="002B4C44" w:rsidP="002B4C44">
      <w:pPr>
        <w:pStyle w:val="Compact"/>
        <w:numPr>
          <w:ilvl w:val="1"/>
          <w:numId w:val="1"/>
        </w:numPr>
        <w:rPr>
          <w:highlight w:val="cyan"/>
        </w:rPr>
      </w:pPr>
      <w:r w:rsidRPr="005F248F">
        <w:rPr>
          <w:highlight w:val="cyan"/>
        </w:rPr>
        <w:t xml:space="preserve">19.6 versus 17.1 </w:t>
      </w:r>
      <w:r w:rsidRPr="005F248F">
        <w:rPr>
          <w:highlight w:val="cyan"/>
        </w:rPr>
        <w:fldChar w:fldCharType="begin"/>
      </w:r>
      <w:r w:rsidRPr="005F248F">
        <w:rPr>
          <w:highlight w:val="cyan"/>
        </w:rPr>
        <w:instrText xml:space="preserve"> ADDIN ZOTERO_ITEM CSL_CITATION {"citationID":"00000075","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cyan"/>
        </w:rPr>
        <w:instrText> </w:instrText>
      </w:r>
      <w:r w:rsidRPr="005F248F">
        <w:rPr>
          <w:rFonts w:ascii="Aptos" w:hAnsi="Aptos" w:cs="Aptos"/>
          <w:highlight w:val="cyan"/>
        </w:rPr>
        <w:instrText>±</w:instrText>
      </w:r>
      <w:r w:rsidRPr="005F248F">
        <w:rPr>
          <w:rFonts w:ascii="Arial" w:hAnsi="Arial" w:cs="Arial"/>
          <w:highlight w:val="cyan"/>
        </w:rPr>
        <w:instrText> </w:instrText>
      </w:r>
      <w:r w:rsidRPr="005F248F">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Pr="005F248F">
        <w:rPr>
          <w:rFonts w:ascii="Aptos" w:hAnsi="Aptos"/>
          <w:highlight w:val="cyan"/>
        </w:rPr>
        <w:t>(Baratto et al., 2021)</w:t>
      </w:r>
      <w:r w:rsidRPr="005F248F">
        <w:rPr>
          <w:highlight w:val="cyan"/>
        </w:rPr>
        <w:fldChar w:fldCharType="end"/>
      </w:r>
    </w:p>
    <w:p w14:paraId="09DE13CA" w14:textId="77777777" w:rsidR="002B4C44" w:rsidRPr="005F248F" w:rsidRDefault="002B4C44" w:rsidP="002B4C44">
      <w:pPr>
        <w:pStyle w:val="Compact"/>
        <w:numPr>
          <w:ilvl w:val="1"/>
          <w:numId w:val="1"/>
        </w:numPr>
        <w:rPr>
          <w:highlight w:val="cyan"/>
        </w:rPr>
      </w:pPr>
      <w:r w:rsidRPr="005F248F">
        <w:rPr>
          <w:highlight w:val="cyan"/>
        </w:rPr>
        <w:t xml:space="preserve">Lower A-VO2 difference with lower peripheral oxygen extraction, </w:t>
      </w:r>
      <w:r w:rsidRPr="005F248F">
        <w:rPr>
          <w:highlight w:val="cyan"/>
        </w:rPr>
        <w:fldChar w:fldCharType="begin"/>
      </w:r>
      <w:r w:rsidRPr="005F248F">
        <w:rPr>
          <w:highlight w:val="cyan"/>
        </w:rPr>
        <w:instrText xml:space="preserve"> ADDIN ZOTERO_ITEM CSL_CITATION {"citationID":"00000076","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cyan"/>
        </w:rPr>
        <w:instrText> </w:instrText>
      </w:r>
      <w:r w:rsidRPr="005F248F">
        <w:rPr>
          <w:rFonts w:ascii="Aptos" w:hAnsi="Aptos" w:cs="Aptos"/>
          <w:highlight w:val="cyan"/>
        </w:rPr>
        <w:instrText>±</w:instrText>
      </w:r>
      <w:r w:rsidRPr="005F248F">
        <w:rPr>
          <w:rFonts w:ascii="Arial" w:hAnsi="Arial" w:cs="Arial"/>
          <w:highlight w:val="cyan"/>
        </w:rPr>
        <w:instrText> </w:instrText>
      </w:r>
      <w:r w:rsidRPr="005F248F">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Pr="005F248F">
        <w:rPr>
          <w:rFonts w:ascii="Aptos" w:hAnsi="Aptos"/>
          <w:highlight w:val="cyan"/>
        </w:rPr>
        <w:t>(Baratto et al., 2021)</w:t>
      </w:r>
      <w:r w:rsidRPr="005F248F">
        <w:rPr>
          <w:highlight w:val="cyan"/>
        </w:rPr>
        <w:fldChar w:fldCharType="end"/>
      </w:r>
    </w:p>
    <w:p w14:paraId="27A9EF72" w14:textId="77777777" w:rsidR="002B4C44" w:rsidRPr="009E7E75" w:rsidRDefault="002B4C44" w:rsidP="002B4C44">
      <w:pPr>
        <w:pStyle w:val="Compact"/>
        <w:numPr>
          <w:ilvl w:val="1"/>
          <w:numId w:val="1"/>
        </w:numPr>
        <w:rPr>
          <w:highlight w:val="cyan"/>
        </w:rPr>
      </w:pPr>
      <w:r w:rsidRPr="009E7E75">
        <w:rPr>
          <w:highlight w:val="cyan"/>
        </w:rPr>
        <w:t>Cardiac output</w:t>
      </w:r>
    </w:p>
    <w:p w14:paraId="3D53B1B2" w14:textId="77777777" w:rsidR="002B4C44" w:rsidRDefault="002B4C44" w:rsidP="002B4C44">
      <w:pPr>
        <w:pStyle w:val="Compact"/>
        <w:numPr>
          <w:ilvl w:val="2"/>
          <w:numId w:val="1"/>
        </w:numPr>
        <w:rPr>
          <w:highlight w:val="cyan"/>
        </w:rPr>
      </w:pPr>
      <w:r w:rsidRPr="009E7E75">
        <w:rPr>
          <w:highlight w:val="cyan"/>
        </w:rPr>
        <w:t xml:space="preserve">No difference in absolute values, but COVID has lower percentage of predicted values </w:t>
      </w:r>
      <w:r w:rsidRPr="009E7E75">
        <w:rPr>
          <w:highlight w:val="cyan"/>
        </w:rPr>
        <w:fldChar w:fldCharType="begin"/>
      </w:r>
      <w:r w:rsidRPr="009E7E75">
        <w:rPr>
          <w:highlight w:val="cyan"/>
        </w:rPr>
        <w:instrText xml:space="preserve"> ADDIN ZOTERO_ITEM CSL_CITATION {"citationID":"0000004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p>
    <w:p w14:paraId="4ED4C5DE" w14:textId="77777777" w:rsidR="002B4C44" w:rsidRPr="00393417" w:rsidRDefault="002B4C44" w:rsidP="002B4C44">
      <w:pPr>
        <w:pStyle w:val="Compact"/>
        <w:numPr>
          <w:ilvl w:val="1"/>
          <w:numId w:val="1"/>
        </w:numPr>
        <w:rPr>
          <w:highlight w:val="cyan"/>
        </w:rPr>
      </w:pPr>
      <w:r w:rsidRPr="00393417">
        <w:rPr>
          <w:highlight w:val="cyan"/>
        </w:rPr>
        <w:t>Lower O2 pulse</w:t>
      </w:r>
    </w:p>
    <w:p w14:paraId="53B7A512" w14:textId="53C4773F" w:rsidR="002B4C44" w:rsidRDefault="002B4C44" w:rsidP="002B4C44">
      <w:pPr>
        <w:pStyle w:val="Compact"/>
        <w:numPr>
          <w:ilvl w:val="2"/>
          <w:numId w:val="1"/>
        </w:numPr>
        <w:rPr>
          <w:highlight w:val="cyan"/>
        </w:rPr>
      </w:pPr>
      <w:r w:rsidRPr="00393417">
        <w:rPr>
          <w:highlight w:val="cyan"/>
        </w:rPr>
        <w:t xml:space="preserve">16% lower on Day 2 compared to Day 1 in PEM </w:t>
      </w:r>
      <w:r w:rsidRPr="00393417">
        <w:rPr>
          <w:highlight w:val="cyan"/>
        </w:rPr>
        <w:fldChar w:fldCharType="begin"/>
      </w:r>
      <w:r w:rsidR="00041C01">
        <w:rPr>
          <w:highlight w:val="cyan"/>
        </w:rPr>
        <w:instrText xml:space="preserve"> ADDIN ZOTERO_ITEM CSL_CITATION {"citationID":"00000062","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393417">
        <w:rPr>
          <w:highlight w:val="cyan"/>
        </w:rPr>
        <w:fldChar w:fldCharType="separate"/>
      </w:r>
      <w:r w:rsidR="00041C01" w:rsidRPr="00041C01">
        <w:rPr>
          <w:rFonts w:ascii="Aptos" w:hAnsi="Aptos"/>
          <w:highlight w:val="cyan"/>
        </w:rPr>
        <w:t>(Thomas et al., 2025)</w:t>
      </w:r>
      <w:r w:rsidRPr="00393417">
        <w:rPr>
          <w:highlight w:val="cyan"/>
        </w:rPr>
        <w:fldChar w:fldCharType="end"/>
      </w:r>
    </w:p>
    <w:p w14:paraId="697EDF39" w14:textId="1071A2B0" w:rsidR="00041C01" w:rsidRDefault="00041C01" w:rsidP="002B4C44">
      <w:pPr>
        <w:pStyle w:val="Compact"/>
        <w:numPr>
          <w:ilvl w:val="2"/>
          <w:numId w:val="1"/>
        </w:numPr>
        <w:rPr>
          <w:highlight w:val="cyan"/>
        </w:rPr>
      </w:pPr>
      <w:r>
        <w:rPr>
          <w:highlight w:val="cyan"/>
        </w:rPr>
        <w:t xml:space="preserve">15 (healthy) vs 13.9 (severe) vs 12.3 (mild) </w:t>
      </w:r>
      <w:r>
        <w:rPr>
          <w:highlight w:val="cyan"/>
        </w:rPr>
        <w:fldChar w:fldCharType="begin"/>
      </w:r>
      <w:r w:rsidR="001712D7">
        <w:rPr>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Pr="00041C01">
        <w:rPr>
          <w:rFonts w:ascii="Calibri" w:hAnsi="Calibri" w:cs="Calibri"/>
          <w:highlight w:val="cyan"/>
        </w:rPr>
        <w:t>(Kersten et al., 2022)</w:t>
      </w:r>
      <w:r>
        <w:rPr>
          <w:highlight w:val="cyan"/>
        </w:rPr>
        <w:fldChar w:fldCharType="end"/>
      </w:r>
    </w:p>
    <w:p w14:paraId="4744920F" w14:textId="77777777" w:rsidR="002B4C44" w:rsidRPr="00D04216" w:rsidRDefault="002B4C44" w:rsidP="002B4C44">
      <w:pPr>
        <w:pStyle w:val="Compact"/>
        <w:numPr>
          <w:ilvl w:val="1"/>
          <w:numId w:val="1"/>
        </w:numPr>
        <w:rPr>
          <w:highlight w:val="cyan"/>
        </w:rPr>
      </w:pPr>
      <w:r>
        <w:rPr>
          <w:highlight w:val="cyan"/>
        </w:rPr>
        <w:t xml:space="preserve">Low Cardiac and O2 pulse </w:t>
      </w:r>
      <w:r w:rsidRPr="008019AF">
        <w:t>[@deBoerDecreasedFattyAcid]</w:t>
      </w:r>
    </w:p>
    <w:p w14:paraId="2CA42038" w14:textId="77777777" w:rsidR="002B4C44" w:rsidRPr="008019AF" w:rsidRDefault="002B4C44" w:rsidP="002B4C44">
      <w:pPr>
        <w:pStyle w:val="Compact"/>
        <w:numPr>
          <w:ilvl w:val="1"/>
          <w:numId w:val="1"/>
        </w:numPr>
        <w:rPr>
          <w:highlight w:val="cyan"/>
        </w:rPr>
      </w:pPr>
      <w:r>
        <w:t xml:space="preserve">No sign of ventilatory impairment, impaired o2 pulse and oxygen uptake capacity </w:t>
      </w:r>
      <w:r w:rsidRPr="00D04216">
        <w:t>(Evers et al., 2022, p. 8)</w:t>
      </w:r>
    </w:p>
    <w:p w14:paraId="2F74C4DC" w14:textId="77777777" w:rsidR="002B4C44" w:rsidRPr="008019AF" w:rsidRDefault="002B4C44" w:rsidP="002B4C44">
      <w:pPr>
        <w:pStyle w:val="Compact"/>
        <w:numPr>
          <w:ilvl w:val="0"/>
          <w:numId w:val="1"/>
        </w:numPr>
        <w:rPr>
          <w:highlight w:val="cyan"/>
        </w:rPr>
      </w:pPr>
      <w:r>
        <w:t>Earlier anaerobic threshold</w:t>
      </w:r>
    </w:p>
    <w:p w14:paraId="2DB0EE76" w14:textId="77777777" w:rsidR="002B4C44" w:rsidRPr="008019AF" w:rsidRDefault="002B4C44" w:rsidP="002B4C44">
      <w:pPr>
        <w:pStyle w:val="Compact"/>
        <w:numPr>
          <w:ilvl w:val="1"/>
          <w:numId w:val="1"/>
        </w:numPr>
        <w:rPr>
          <w:highlight w:val="cyan"/>
        </w:rPr>
      </w:pPr>
      <w:r>
        <w:t xml:space="preserve">Impaired fat metabolism from mitochondria </w:t>
      </w:r>
      <w:r>
        <w:sym w:font="Wingdings" w:char="F0E0"/>
      </w:r>
      <w:r>
        <w:t xml:space="preserve"> higher mean lactate </w:t>
      </w:r>
      <w:r w:rsidRPr="008019AF">
        <w:t>[@deBoerDecreasedFattyAcid]</w:t>
      </w:r>
    </w:p>
    <w:p w14:paraId="77B8E3BB" w14:textId="77777777" w:rsidR="002B4C44" w:rsidRPr="005F248F" w:rsidRDefault="002B4C44" w:rsidP="002B4C44">
      <w:pPr>
        <w:pStyle w:val="Compact"/>
        <w:numPr>
          <w:ilvl w:val="2"/>
          <w:numId w:val="1"/>
        </w:numPr>
        <w:rPr>
          <w:highlight w:val="cyan"/>
        </w:rPr>
      </w:pPr>
      <w:r>
        <w:t xml:space="preserve">Not associated with COVID symptoms </w:t>
      </w:r>
      <w:r w:rsidRPr="008019AF">
        <w:t>[@deBoerDecreasedFattyAcid]</w:t>
      </w:r>
    </w:p>
    <w:p w14:paraId="6FAE4E9D" w14:textId="77777777" w:rsidR="007748E4" w:rsidRPr="005F248F" w:rsidRDefault="007748E4" w:rsidP="007748E4">
      <w:pPr>
        <w:pStyle w:val="Heading3"/>
        <w:rPr>
          <w:highlight w:val="magenta"/>
        </w:rPr>
      </w:pPr>
      <w:bookmarkStart w:id="1" w:name="cardiac"/>
      <w:r w:rsidRPr="005F248F">
        <w:rPr>
          <w:highlight w:val="magenta"/>
        </w:rPr>
        <w:t>Cardiac</w:t>
      </w:r>
    </w:p>
    <w:p w14:paraId="0D0ACCE8" w14:textId="77777777" w:rsidR="007748E4" w:rsidRPr="005F248F" w:rsidRDefault="007748E4" w:rsidP="007748E4">
      <w:pPr>
        <w:pStyle w:val="Compact"/>
        <w:numPr>
          <w:ilvl w:val="0"/>
          <w:numId w:val="1"/>
        </w:numPr>
        <w:rPr>
          <w:highlight w:val="magenta"/>
        </w:rPr>
      </w:pPr>
      <w:r w:rsidRPr="005F248F">
        <w:rPr>
          <w:highlight w:val="magenta"/>
        </w:rPr>
        <w:t>No difference in LVEF</w:t>
      </w:r>
    </w:p>
    <w:p w14:paraId="72639B19" w14:textId="77777777" w:rsidR="007748E4" w:rsidRPr="005F248F" w:rsidRDefault="007748E4" w:rsidP="007748E4">
      <w:pPr>
        <w:pStyle w:val="Compact"/>
        <w:numPr>
          <w:ilvl w:val="1"/>
          <w:numId w:val="1"/>
        </w:numPr>
        <w:rPr>
          <w:highlight w:val="magenta"/>
        </w:rPr>
      </w:pPr>
      <w:r w:rsidRPr="005F248F">
        <w:rPr>
          <w:highlight w:val="magenta"/>
        </w:rPr>
        <w:fldChar w:fldCharType="begin"/>
      </w:r>
      <w:r w:rsidRPr="005F248F">
        <w:rPr>
          <w:highlight w:val="magenta"/>
        </w:rPr>
        <w:instrText xml:space="preserve"> ADDIN ZOTERO_ITEM CSL_CITATION {"citationID":"0000007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p w14:paraId="7241FE79" w14:textId="77777777" w:rsidR="007748E4" w:rsidRPr="005F248F" w:rsidRDefault="007748E4" w:rsidP="007748E4">
      <w:pPr>
        <w:pStyle w:val="Compact"/>
        <w:numPr>
          <w:ilvl w:val="0"/>
          <w:numId w:val="1"/>
        </w:numPr>
        <w:rPr>
          <w:highlight w:val="magenta"/>
        </w:rPr>
      </w:pPr>
      <w:r w:rsidRPr="005F248F">
        <w:rPr>
          <w:highlight w:val="magenta"/>
        </w:rPr>
        <w:t>Mildly dilated right ventricle</w:t>
      </w:r>
    </w:p>
    <w:p w14:paraId="68CC537A" w14:textId="77777777" w:rsidR="007748E4" w:rsidRPr="005F248F" w:rsidRDefault="007748E4" w:rsidP="007748E4">
      <w:pPr>
        <w:pStyle w:val="Compact"/>
        <w:numPr>
          <w:ilvl w:val="1"/>
          <w:numId w:val="1"/>
        </w:numPr>
        <w:rPr>
          <w:highlight w:val="magenta"/>
        </w:rPr>
      </w:pPr>
      <w:r w:rsidRPr="005F248F">
        <w:rPr>
          <w:highlight w:val="magenta"/>
        </w:rPr>
        <w:t xml:space="preserve">40 mm vs 35 mm diameter </w:t>
      </w:r>
      <w:r w:rsidRPr="005F248F">
        <w:rPr>
          <w:highlight w:val="magenta"/>
        </w:rPr>
        <w:fldChar w:fldCharType="begin"/>
      </w:r>
      <w:r w:rsidRPr="005F248F">
        <w:rPr>
          <w:highlight w:val="magenta"/>
        </w:rPr>
        <w:instrText xml:space="preserve"> ADDIN ZOTERO_ITEM CSL_CITATION {"citationID":"0000007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p w14:paraId="01AB6257" w14:textId="77777777" w:rsidR="007748E4" w:rsidRPr="005F248F" w:rsidRDefault="007748E4" w:rsidP="007748E4">
      <w:pPr>
        <w:pStyle w:val="Compact"/>
        <w:numPr>
          <w:ilvl w:val="0"/>
          <w:numId w:val="1"/>
        </w:numPr>
        <w:rPr>
          <w:highlight w:val="magenta"/>
        </w:rPr>
      </w:pPr>
      <w:r w:rsidRPr="005F248F">
        <w:rPr>
          <w:highlight w:val="magenta"/>
        </w:rPr>
        <w:t>Abnormal left or right ventricular strain</w:t>
      </w:r>
    </w:p>
    <w:p w14:paraId="26E8501D" w14:textId="77777777" w:rsidR="007748E4" w:rsidRPr="005F248F" w:rsidRDefault="007748E4" w:rsidP="007748E4">
      <w:pPr>
        <w:pStyle w:val="Compact"/>
        <w:numPr>
          <w:ilvl w:val="1"/>
          <w:numId w:val="1"/>
        </w:numPr>
        <w:rPr>
          <w:highlight w:val="magenta"/>
        </w:rPr>
      </w:pPr>
      <w:r w:rsidRPr="005F248F">
        <w:rPr>
          <w:highlight w:val="magenta"/>
        </w:rPr>
        <w:t xml:space="preserve">1/3 </w:t>
      </w:r>
      <w:r w:rsidRPr="005F248F">
        <w:rPr>
          <w:highlight w:val="magenta"/>
        </w:rPr>
        <w:fldChar w:fldCharType="begin"/>
      </w:r>
      <w:r w:rsidRPr="005F248F">
        <w:rPr>
          <w:highlight w:val="magenta"/>
        </w:rPr>
        <w:instrText xml:space="preserve"> ADDIN ZOTERO_ITEM CSL_CITATION {"citationID":"0000007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p w14:paraId="39563E55" w14:textId="77777777" w:rsidR="007748E4" w:rsidRPr="005F248F" w:rsidRDefault="007748E4" w:rsidP="007748E4">
      <w:pPr>
        <w:pStyle w:val="Compact"/>
        <w:numPr>
          <w:ilvl w:val="0"/>
          <w:numId w:val="1"/>
        </w:numPr>
        <w:rPr>
          <w:highlight w:val="magenta"/>
        </w:rPr>
      </w:pPr>
      <w:r w:rsidRPr="005F248F">
        <w:rPr>
          <w:highlight w:val="magenta"/>
        </w:rPr>
        <w:t xml:space="preserve">Higher cardiac output and PAP at rest, similar total pulmonary resistance (TPR) </w:t>
      </w:r>
      <w:r w:rsidRPr="005F248F">
        <w:rPr>
          <w:highlight w:val="magenta"/>
        </w:rPr>
        <w:fldChar w:fldCharType="begin"/>
      </w:r>
      <w:r w:rsidRPr="005F248F">
        <w:rPr>
          <w:highlight w:val="magenta"/>
        </w:rPr>
        <w:instrText xml:space="preserve"> ADDIN ZOTERO_ITEM CSL_CITATION {"citationID":"0000008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5F248F">
        <w:rPr>
          <w:rFonts w:ascii="Arial" w:hAnsi="Arial" w:cs="Arial"/>
          <w:highlight w:val="magenta"/>
        </w:rPr>
        <w:instrText> </w:instrText>
      </w:r>
      <w:r w:rsidRPr="005F248F">
        <w:rPr>
          <w:rFonts w:ascii="Aptos" w:hAnsi="Aptos" w:cs="Aptos"/>
          <w:highlight w:val="magenta"/>
        </w:rPr>
        <w:instrText>±</w:instrText>
      </w:r>
      <w:r w:rsidRPr="005F248F">
        <w:rPr>
          <w:rFonts w:ascii="Arial" w:hAnsi="Arial" w:cs="Arial"/>
          <w:highlight w:val="magenta"/>
        </w:rPr>
        <w:instrText> </w:instrText>
      </w:r>
      <w:r w:rsidRPr="005F248F">
        <w:rPr>
          <w:highlight w:val="magenta"/>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Pr="005F248F">
        <w:rPr>
          <w:rFonts w:ascii="Aptos" w:hAnsi="Aptos"/>
          <w:highlight w:val="magenta"/>
        </w:rPr>
        <w:t>(Baratto et al., 2021)</w:t>
      </w:r>
      <w:r w:rsidRPr="005F248F">
        <w:rPr>
          <w:highlight w:val="magenta"/>
        </w:rPr>
        <w:fldChar w:fldCharType="end"/>
      </w:r>
    </w:p>
    <w:bookmarkEnd w:id="1"/>
    <w:p w14:paraId="46159A7A" w14:textId="77777777" w:rsidR="002B4C44" w:rsidRPr="002B4C44" w:rsidRDefault="002B4C44" w:rsidP="002B4C44"/>
    <w:p w14:paraId="28CD6DB8" w14:textId="77777777" w:rsidR="007748E4" w:rsidRDefault="007748E4" w:rsidP="007748E4">
      <w:pPr>
        <w:pStyle w:val="Heading3"/>
      </w:pPr>
      <w:r>
        <w:t>Autonomic Nervous System (ANS)</w:t>
      </w:r>
    </w:p>
    <w:p w14:paraId="6BF6F293" w14:textId="77777777" w:rsidR="007748E4" w:rsidRPr="005F248F" w:rsidRDefault="007748E4" w:rsidP="007748E4">
      <w:pPr>
        <w:pStyle w:val="Compact"/>
        <w:numPr>
          <w:ilvl w:val="0"/>
          <w:numId w:val="1"/>
        </w:numPr>
        <w:rPr>
          <w:highlight w:val="cyan"/>
        </w:rPr>
      </w:pPr>
      <w:r w:rsidRPr="005F248F">
        <w:rPr>
          <w:highlight w:val="cyan"/>
        </w:rPr>
        <w:t>No difference in resting heart rate</w:t>
      </w:r>
    </w:p>
    <w:p w14:paraId="7BC4DD39" w14:textId="77777777" w:rsidR="007748E4" w:rsidRPr="005F248F" w:rsidRDefault="007748E4" w:rsidP="007748E4">
      <w:pPr>
        <w:pStyle w:val="Compact"/>
        <w:numPr>
          <w:ilvl w:val="1"/>
          <w:numId w:val="1"/>
        </w:numPr>
        <w:rPr>
          <w:highlight w:val="cyan"/>
        </w:rPr>
      </w:pPr>
      <w:r w:rsidRPr="005F248F">
        <w:rPr>
          <w:highlight w:val="cyan"/>
        </w:rPr>
        <w:t xml:space="preserve">78 vs 77 </w:t>
      </w:r>
      <w:r w:rsidRPr="005F248F">
        <w:rPr>
          <w:highlight w:val="cyan"/>
        </w:rPr>
        <w:fldChar w:fldCharType="begin"/>
      </w:r>
      <w:r w:rsidRPr="005F248F">
        <w:rPr>
          <w:highlight w:val="cyan"/>
        </w:rPr>
        <w:instrText xml:space="preserve"> ADDIN ZOTERO_ITEM CSL_CITATION {"citationID":"00000082","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5F248F">
        <w:rPr>
          <w:highlight w:val="cyan"/>
        </w:rPr>
        <w:fldChar w:fldCharType="separate"/>
      </w:r>
      <w:r w:rsidRPr="005F248F">
        <w:rPr>
          <w:rFonts w:ascii="Aptos" w:hAnsi="Aptos"/>
          <w:highlight w:val="cyan"/>
        </w:rPr>
        <w:t>(Contreras et al., 2023)</w:t>
      </w:r>
      <w:r w:rsidRPr="005F248F">
        <w:rPr>
          <w:highlight w:val="cyan"/>
        </w:rPr>
        <w:fldChar w:fldCharType="end"/>
      </w:r>
    </w:p>
    <w:p w14:paraId="46CC5B0A" w14:textId="254B7176" w:rsidR="007748E4" w:rsidRPr="007748E4" w:rsidRDefault="007748E4" w:rsidP="00AA035C">
      <w:pPr>
        <w:pStyle w:val="Compact"/>
        <w:numPr>
          <w:ilvl w:val="1"/>
          <w:numId w:val="1"/>
        </w:numPr>
        <w:rPr>
          <w:highlight w:val="cyan"/>
        </w:rPr>
      </w:pPr>
      <w:r w:rsidRPr="005F248F">
        <w:rPr>
          <w:highlight w:val="cyan"/>
        </w:rPr>
        <w:fldChar w:fldCharType="begin"/>
      </w:r>
      <w:r w:rsidRPr="005F248F">
        <w:rPr>
          <w:highlight w:val="cyan"/>
        </w:rPr>
        <w:instrText xml:space="preserve"> ADDIN ZOTERO_ITEM CSL_CITATION {"citationID":"00000083","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 xml:space="preserve">31), group 1 (G1): </w:instrText>
      </w:r>
      <w:r w:rsidRPr="005F248F">
        <w:rPr>
          <w:rFonts w:ascii="Aptos" w:hAnsi="Aptos" w:cs="Aptos"/>
          <w:highlight w:val="cyan"/>
        </w:rPr>
        <w:instrText>≤</w:instrText>
      </w:r>
      <w:r w:rsidRPr="005F248F">
        <w:rPr>
          <w:highlight w:val="cyan"/>
        </w:rPr>
        <w:instrText>6 weeks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34), group 2 (G2): 2</w:instrText>
      </w:r>
      <w:r w:rsidRPr="005F248F">
        <w:rPr>
          <w:rFonts w:ascii="Aptos" w:hAnsi="Aptos" w:cs="Aptos"/>
          <w:highlight w:val="cyan"/>
        </w:rPr>
        <w:instrText>–</w:instrText>
      </w:r>
      <w:r w:rsidRPr="005F248F">
        <w:rPr>
          <w:highlight w:val="cyan"/>
        </w:rPr>
        <w:instrText>6 months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30), group 3 (G3): 7</w:instrText>
      </w:r>
      <w:r w:rsidRPr="005F248F">
        <w:rPr>
          <w:rFonts w:ascii="Aptos" w:hAnsi="Aptos" w:cs="Aptos"/>
          <w:highlight w:val="cyan"/>
        </w:rPr>
        <w:instrText>–</w:instrText>
      </w:r>
      <w:r w:rsidRPr="005F248F">
        <w:rPr>
          <w:highlight w:val="cyan"/>
        </w:rPr>
        <w:instrText>12 months (n</w:instrText>
      </w:r>
      <w:r w:rsidRPr="005F248F">
        <w:rPr>
          <w:rFonts w:ascii="Arial" w:hAnsi="Arial" w:cs="Arial"/>
          <w:highlight w:val="cyan"/>
        </w:rPr>
        <w:instrText> </w:instrText>
      </w:r>
      <w:r w:rsidRPr="005F248F">
        <w:rPr>
          <w:highlight w:val="cyan"/>
        </w:rPr>
        <w:instrText>=</w:instrText>
      </w:r>
      <w:r w:rsidRPr="005F248F">
        <w:rPr>
          <w:rFonts w:ascii="Arial" w:hAnsi="Arial" w:cs="Arial"/>
          <w:highlight w:val="cyan"/>
        </w:rPr>
        <w:instrText> </w:instrText>
      </w:r>
      <w:r w:rsidRPr="005F248F">
        <w:rPr>
          <w:highlight w:val="cyan"/>
        </w:rPr>
        <w:instrText>35) after infection. For HRV analysis, we used the indices of linear (time and frequency domain) and non-linear analysis. For comparisons between groups, ANOVA one way test or Kruskal</w:instrText>
      </w:r>
      <w:r w:rsidRPr="005F248F">
        <w:rPr>
          <w:rFonts w:ascii="Aptos" w:hAnsi="Aptos" w:cs="Aptos"/>
          <w:highlight w:val="cyan"/>
        </w:rPr>
        <w:instrText>–</w:instrText>
      </w:r>
      <w:r w:rsidRPr="005F248F">
        <w:rPr>
          <w:highlight w:val="cyan"/>
        </w:rPr>
        <w:instrText>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w:instrText>
      </w:r>
      <w:r w:rsidRPr="005F248F">
        <w:rPr>
          <w:rFonts w:ascii="Arial" w:hAnsi="Arial" w:cs="Arial"/>
          <w:highlight w:val="cyan"/>
        </w:rPr>
        <w:instrText> </w:instrText>
      </w:r>
      <w:r w:rsidRPr="005F248F">
        <w:rPr>
          <w:highlight w:val="cyan"/>
        </w:rPr>
        <w:instrText>&lt;</w:instrText>
      </w:r>
      <w:r w:rsidRPr="005F248F">
        <w:rPr>
          <w:rFonts w:ascii="Arial" w:hAnsi="Arial" w:cs="Arial"/>
          <w:highlight w:val="cyan"/>
        </w:rPr>
        <w:instrText> </w:instrText>
      </w:r>
      <w:r w:rsidRPr="005F248F">
        <w:rPr>
          <w:highlight w:val="cyan"/>
        </w:rPr>
        <w:instrText>0.05), while G3 showed an increase in parasympathetic modulation when compared to G1 (p</w:instrText>
      </w:r>
      <w:r w:rsidRPr="005F248F">
        <w:rPr>
          <w:rFonts w:ascii="Arial" w:hAnsi="Arial" w:cs="Arial"/>
          <w:highlight w:val="cyan"/>
        </w:rPr>
        <w:instrText> </w:instrText>
      </w:r>
      <w:r w:rsidRPr="005F248F">
        <w:rPr>
          <w:highlight w:val="cyan"/>
        </w:rPr>
        <w:instrText>&lt;</w:instrText>
      </w:r>
      <w:r w:rsidRPr="005F248F">
        <w:rPr>
          <w:rFonts w:ascii="Arial" w:hAnsi="Arial" w:cs="Arial"/>
          <w:highlight w:val="cyan"/>
        </w:rPr>
        <w:instrText> </w:instrText>
      </w:r>
      <w:r w:rsidRPr="005F248F">
        <w:rPr>
          <w:highlight w:val="cyan"/>
        </w:rPr>
        <w:instrText xml:space="preserve">0.05). Moderate to large effect sizes were found according to Cohen d or </w:instrText>
      </w:r>
      <w:r w:rsidRPr="005F248F">
        <w:rPr>
          <w:rFonts w:ascii="Aptos" w:hAnsi="Aptos" w:cs="Aptos"/>
          <w:highlight w:val="cyan"/>
        </w:rPr>
        <w:instrText>η</w:instrText>
      </w:r>
      <w:r w:rsidRPr="005F248F">
        <w:rPr>
          <w:highlight w:val="cyan"/>
        </w:rPr>
        <w:instrText xml:space="preserve">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5F248F">
        <w:rPr>
          <w:highlight w:val="cyan"/>
        </w:rPr>
        <w:fldChar w:fldCharType="separate"/>
      </w:r>
      <w:r w:rsidRPr="005F248F">
        <w:rPr>
          <w:rFonts w:ascii="Aptos" w:hAnsi="Aptos" w:cs="Times New Roman"/>
          <w:highlight w:val="cyan"/>
        </w:rPr>
        <w:t>(Santos-de-Araújo et al., 2024)</w:t>
      </w:r>
      <w:r w:rsidRPr="005F248F">
        <w:rPr>
          <w:highlight w:val="cyan"/>
        </w:rPr>
        <w:fldChar w:fldCharType="end"/>
      </w:r>
    </w:p>
    <w:p w14:paraId="432A164A" w14:textId="5DF623E8" w:rsidR="00AA035C" w:rsidRDefault="00AA035C" w:rsidP="00AA035C">
      <w:pPr>
        <w:pStyle w:val="Heading2"/>
      </w:pPr>
      <w:r>
        <w:t>Mediators</w:t>
      </w:r>
    </w:p>
    <w:p w14:paraId="0329B18B" w14:textId="77777777" w:rsidR="002B4C44" w:rsidRDefault="002B4C44" w:rsidP="002B4C44"/>
    <w:p w14:paraId="79344F72" w14:textId="05B6DE46" w:rsidR="0097291C" w:rsidRDefault="0097291C" w:rsidP="00113227">
      <w:pPr>
        <w:pStyle w:val="Heading3"/>
      </w:pPr>
      <w:r>
        <w:t>Respiratory</w:t>
      </w:r>
    </w:p>
    <w:p w14:paraId="0704F3A0" w14:textId="77777777" w:rsidR="0097291C" w:rsidRDefault="0097291C" w:rsidP="0097291C"/>
    <w:p w14:paraId="613200D2" w14:textId="42E0D4D3" w:rsidR="0097291C" w:rsidRDefault="0097291C" w:rsidP="0097291C">
      <w:pPr>
        <w:pStyle w:val="ListParagraph"/>
        <w:numPr>
          <w:ilvl w:val="0"/>
          <w:numId w:val="4"/>
        </w:numPr>
      </w:pPr>
      <w:r>
        <w:t xml:space="preserve">Respiratory strength and endurance is not associated with VE/VCO2 or Breathing Reserve </w:t>
      </w:r>
      <w:r>
        <w:fldChar w:fldCharType="begin"/>
      </w:r>
      <w: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Pr="0097291C">
        <w:rPr>
          <w:rFonts w:ascii="Calibri" w:hAnsi="Calibri" w:cs="Calibri"/>
        </w:rPr>
        <w:t>(Severin, 2022)</w:t>
      </w:r>
      <w:r>
        <w:fldChar w:fldCharType="end"/>
      </w:r>
    </w:p>
    <w:p w14:paraId="370CA77D" w14:textId="4A3B328D" w:rsidR="00113227" w:rsidRPr="0097291C" w:rsidRDefault="00113227" w:rsidP="0097291C">
      <w:pPr>
        <w:pStyle w:val="ListParagraph"/>
        <w:numPr>
          <w:ilvl w:val="0"/>
          <w:numId w:val="4"/>
        </w:numPr>
      </w:pPr>
      <w:r>
        <w:t xml:space="preserve">MIP is not lower among OSA vs non-OSA </w:t>
      </w:r>
      <w:r>
        <w:fldChar w:fldCharType="begin"/>
      </w:r>
      <w:r>
        <w:instrText xml:space="preserve"> ADDIN ZOTERO_ITEM CSL_CITATION {"citationID":"3f9dXK3J","properties":{"formattedCitation":"(Rehling et al., 2017)","plainCitation":"(Rehling et al., 2017)","noteIndex":0},"citationItems":[{"id":7715,"uris":["http://zotero.org/users/12301744/items/3E38EU2P"],"itemData":{"id":7715,"type":"article-journal","container-title":"Journal of Diabetes Research","DOI":"10.1155/2017/4121794","ISSN":"2314-6745","journalAbbreviation":"Journal of diabetes research","language":"Engelsk","note":"publisher: John Wiley and Sons Ltd\nPMID: 29147664","source":"research.regionh.dk","title":"Reduced Inspiratory Muscle Strength in Patients with Type 2 Diabetes Mellitus and Obstructive Sleep Apnoea","URL":"https://research.regionh.dk/da/publications/reduced-inspiratory-muscle-strength-in-patients-with-type-2-diabe","volume":"2017","author":[{"family":"Rehling","given":"Thomas"},{"family":"Banghøj","given":"Anne Margareta"},{"family":"Kristiansen","given":"Marie Hvelplund"},{"family":"Tarnow","given":"Lise"},{"family":"Molsted","given":"Stig"}],"accessed":{"date-parts":[["2025",8,27]]},"issued":{"date-parts":[["2017"]]},"citation-key":"Rehling2017ReducedInspiratoryMuscle"}}],"schema":"https://github.com/citation-style-language/schema/raw/master/csl-citation.json"} </w:instrText>
      </w:r>
      <w:r>
        <w:fldChar w:fldCharType="separate"/>
      </w:r>
      <w:r w:rsidRPr="00113227">
        <w:rPr>
          <w:rFonts w:ascii="Calibri" w:hAnsi="Calibri" w:cs="Calibri"/>
        </w:rPr>
        <w:t>(Rehling et al., 2017)</w:t>
      </w:r>
      <w:r>
        <w:fldChar w:fldCharType="end"/>
      </w:r>
    </w:p>
    <w:p w14:paraId="42630B2D" w14:textId="3CFB7B44" w:rsidR="002B4C44" w:rsidRPr="002B4C44" w:rsidRDefault="002B4C44" w:rsidP="002B4C44">
      <w:pPr>
        <w:pStyle w:val="Heading3"/>
      </w:pPr>
      <w:r>
        <w:t>Dyspnea</w:t>
      </w:r>
    </w:p>
    <w:p w14:paraId="4CC1A0D6" w14:textId="77777777" w:rsidR="00AA035C" w:rsidRPr="000A2AD3" w:rsidRDefault="00AA035C" w:rsidP="00AA035C">
      <w:pPr>
        <w:numPr>
          <w:ilvl w:val="0"/>
          <w:numId w:val="1"/>
        </w:numPr>
        <w:spacing w:after="200" w:line="240" w:lineRule="auto"/>
        <w:rPr>
          <w:highlight w:val="cyan"/>
        </w:rPr>
      </w:pPr>
      <w:r w:rsidRPr="000A2AD3">
        <w:rPr>
          <w:highlight w:val="cyan"/>
        </w:rPr>
        <w:t>Improvements in dyspnea are not associated with improvements in fatigue</w:t>
      </w:r>
    </w:p>
    <w:p w14:paraId="3B4408E2" w14:textId="77777777" w:rsidR="00AA035C" w:rsidRDefault="00AA035C" w:rsidP="00AA035C">
      <w:pPr>
        <w:pStyle w:val="Compact"/>
        <w:numPr>
          <w:ilvl w:val="1"/>
          <w:numId w:val="1"/>
        </w:numPr>
        <w:rPr>
          <w:highlight w:val="cyan"/>
        </w:rPr>
      </w:pPr>
      <w:r w:rsidRPr="000A2AD3">
        <w:rPr>
          <w:highlight w:val="cyan"/>
        </w:rPr>
        <w:t xml:space="preserve">r= 0.122 (insignificant) </w:t>
      </w:r>
      <w:r w:rsidRPr="000A2AD3">
        <w:rPr>
          <w:highlight w:val="cyan"/>
        </w:rPr>
        <w:fldChar w:fldCharType="begin"/>
      </w:r>
      <w:r w:rsidRPr="000A2AD3">
        <w:rPr>
          <w:highlight w:val="cyan"/>
        </w:rPr>
        <w:instrText xml:space="preserve"> ADDIN ZOTERO_ITEM CSL_CITATION {"citationID":"00000019","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cyan"/>
        </w:rPr>
        <w:fldChar w:fldCharType="separate"/>
      </w:r>
      <w:r w:rsidRPr="000A2AD3">
        <w:rPr>
          <w:rFonts w:ascii="Aptos" w:hAnsi="Aptos"/>
          <w:highlight w:val="cyan"/>
        </w:rPr>
        <w:t>(Harenwall et al., 2022)</w:t>
      </w:r>
      <w:r w:rsidRPr="000A2AD3">
        <w:rPr>
          <w:highlight w:val="cyan"/>
        </w:rPr>
        <w:fldChar w:fldCharType="end"/>
      </w:r>
    </w:p>
    <w:p w14:paraId="28266E50" w14:textId="6FDE1EE9" w:rsidR="007B273C" w:rsidRDefault="007B273C" w:rsidP="007B273C">
      <w:pPr>
        <w:pStyle w:val="Compact"/>
        <w:numPr>
          <w:ilvl w:val="0"/>
          <w:numId w:val="1"/>
        </w:numPr>
        <w:rPr>
          <w:highlight w:val="cyan"/>
        </w:rPr>
      </w:pPr>
      <w:r>
        <w:rPr>
          <w:highlight w:val="cyan"/>
        </w:rPr>
        <w:t>Dyspnea is associated with reduced VO2 max</w:t>
      </w:r>
    </w:p>
    <w:p w14:paraId="481CD1C6" w14:textId="72BCB32A" w:rsidR="007B273C" w:rsidRDefault="007B273C" w:rsidP="007B273C">
      <w:pPr>
        <w:pStyle w:val="Compact"/>
        <w:numPr>
          <w:ilvl w:val="1"/>
          <w:numId w:val="1"/>
        </w:numPr>
        <w:rPr>
          <w:highlight w:val="cyan"/>
        </w:rPr>
      </w:pPr>
      <w:r>
        <w:rPr>
          <w:highlight w:val="cyan"/>
        </w:rPr>
        <w:fldChar w:fldCharType="begin"/>
      </w:r>
      <w:r>
        <w:rPr>
          <w:highlight w:val="cyan"/>
        </w:rPr>
        <w:instrText xml:space="preserve"> ADDIN ZOTERO_ITEM CSL_CITATION {"citationID":"JmZfx2AK","properties":{"formattedCitation":"(Debeaumont et al., 2021)","plainCitation":"(Debeaumont et al., 2021)","noteIndex":0},"citationItems":[{"id":7586,"uris":["http://zotero.org/users/12301744/items/HRY9U3IN"],"itemData":{"id":7586,"type":"article-journal","abstract":"Objective. The aim of this pilot study was to assess physical fitness and its relationship with functional dyspnea in survivors of Covid-19, 6 months after their discharge from the hospital.\nMethods. Data collected routinely from people referred for cardiopulmonary exercise testing (CPET) following hospitalization for Covid-19 were retrospectively analyzed. Persistent dyspnea was assessed using the modified Medical Research Council dyspnea (mMRC) scale.\nResults: Twenty-three people with persistent symptoms were referred for CPET. Mean mMRC dyspnea score was 1 (SD = 1) and was significantly associated with VO2peak (%) (rho = -0.49). At 6 months, those hospitalized in the general ward had a slightly reduced VO2peak (87% [SD = 20]), whereas those who had been in the intensive care unit (ICU) had a moderately reduced VO2peak (77% [SD = 15]). Of note, the results of the CPET revealed that, in all patients, respiratory equivalents were high, power-to-weight ratios were low, and those who had been in the ICU had a relatively low ventilatory efficiency (mean VE/VCO2 slope = 34 [SD = 5]). Analysis of each individual showed that none had a breathing reserve &lt;15% or 11L/min, all had a normal exercise electrocardiogram, and 4 had a heart rate above 90%.\nConclusion. At 6 months, persistent dyspnea was associated with reduced physical fitness. This study offers initial insights into the mid-term physical fitness of people who required hospitalization for Covid-19. It also provides novel pathophysiological clues about the underlaying mechanism of the physical limitations associated with persistent dyspnea. Those with persistent dyspnea should be offered a tailored rehabilitation intervention, which should probably include muscle reconditioning, breathing retraining, and perhaps respiratory muscle training.","container-title":"Physical Therapy","DOI":"10.1093/ptj/pzab099","ISSN":"0031-9023, 1538-6724","issue":"6","language":"en","license":"https://academic.oup.com/journals/pages/open_access/funder_policies/chorus/standard_publication_model","page":"pzab099","source":"DOI.org (Crossref)","title":"Cardiopulmonary Exercise Testing to Assess Persistent Symptoms at 6 Months in People With COVID-19 Who Survived Hospitalization: A Pilot Study","title-short":"Cardiopulmonary Exercise Testing to Assess Persistent Symptoms at 6 Months in People With COVID-19 Who Survived Hospitalization","volume":"101","author":[{"family":"Debeaumont","given":"David"},{"family":"Boujibar","given":"Fairuz"},{"family":"Ferrand-Devouge","given":"Eglantine"},{"family":"Artaud-Macari","given":"Elise"},{"family":"Tamion","given":"Fabienne"},{"family":"Gravier","given":"Francis-Edouard"},{"family":"Smondack","given":"Pauline"},{"family":"Cuvelier","given":"Antoine"},{"family":"Muir","given":"Jean-François"},{"family":"Alexandre","given":"Kevin"},{"family":"Bonnevie","given":"Tristan"}],"issued":{"date-parts":[["2021",6,1]]},"citation-key":"Debeaumont2021CardiopulmonaryExerciseTesting"}}],"schema":"https://github.com/citation-style-language/schema/raw/master/csl-citation.json"} </w:instrText>
      </w:r>
      <w:r>
        <w:rPr>
          <w:highlight w:val="cyan"/>
        </w:rPr>
        <w:fldChar w:fldCharType="separate"/>
      </w:r>
      <w:r w:rsidRPr="007B273C">
        <w:rPr>
          <w:rFonts w:ascii="Calibri" w:hAnsi="Calibri" w:cs="Calibri"/>
          <w:highlight w:val="cyan"/>
        </w:rPr>
        <w:t>(Debeaumont et al., 2021)</w:t>
      </w:r>
      <w:r>
        <w:rPr>
          <w:highlight w:val="cyan"/>
        </w:rPr>
        <w:fldChar w:fldCharType="end"/>
      </w:r>
    </w:p>
    <w:p w14:paraId="2D3946F0" w14:textId="77777777" w:rsidR="002B4C44" w:rsidRDefault="002B4C44" w:rsidP="002B4C44">
      <w:pPr>
        <w:pStyle w:val="Compact"/>
        <w:rPr>
          <w:highlight w:val="cyan"/>
        </w:rPr>
      </w:pPr>
    </w:p>
    <w:p w14:paraId="3E19F0DD" w14:textId="47139B3D" w:rsidR="002B4C44" w:rsidRDefault="002B4C44" w:rsidP="002B4C44">
      <w:pPr>
        <w:pStyle w:val="Heading3"/>
        <w:rPr>
          <w:highlight w:val="cyan"/>
        </w:rPr>
      </w:pPr>
      <w:r>
        <w:rPr>
          <w:highlight w:val="cyan"/>
        </w:rPr>
        <w:t>Vascular</w:t>
      </w:r>
    </w:p>
    <w:p w14:paraId="18EC3F8C" w14:textId="77777777" w:rsidR="002B4C44" w:rsidRPr="00393417" w:rsidRDefault="002B4C44" w:rsidP="002B4C44">
      <w:pPr>
        <w:pStyle w:val="Compact"/>
        <w:numPr>
          <w:ilvl w:val="0"/>
          <w:numId w:val="1"/>
        </w:numPr>
        <w:rPr>
          <w:highlight w:val="cyan"/>
        </w:rPr>
      </w:pPr>
      <w:r w:rsidRPr="00393417">
        <w:rPr>
          <w:highlight w:val="cyan"/>
        </w:rPr>
        <w:t>Lower EQI (EQI &lt; 2) is NOT associated with:</w:t>
      </w:r>
    </w:p>
    <w:p w14:paraId="3A4EAD36" w14:textId="77777777" w:rsidR="002B4C44" w:rsidRDefault="002B4C44" w:rsidP="002B4C44">
      <w:pPr>
        <w:pStyle w:val="Compact"/>
        <w:numPr>
          <w:ilvl w:val="2"/>
          <w:numId w:val="1"/>
        </w:numPr>
        <w:rPr>
          <w:highlight w:val="cyan"/>
        </w:rPr>
      </w:pPr>
      <w:r w:rsidRPr="00393417">
        <w:rPr>
          <w:highlight w:val="cyan"/>
        </w:rPr>
        <w:t xml:space="preserve">Sleep </w:t>
      </w:r>
      <w:r w:rsidRPr="00393417">
        <w:rPr>
          <w:highlight w:val="cyan"/>
        </w:rPr>
        <w:fldChar w:fldCharType="begin"/>
      </w:r>
      <w:r w:rsidRPr="00393417">
        <w:rPr>
          <w:highlight w:val="cyan"/>
        </w:rPr>
        <w:instrText xml:space="preserve"> ADDIN ZOTERO_ITEM CSL_CITATION {"citationID":"r9b6xJM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393417">
        <w:rPr>
          <w:highlight w:val="cyan"/>
        </w:rPr>
        <w:fldChar w:fldCharType="separate"/>
      </w:r>
      <w:r w:rsidRPr="00393417">
        <w:rPr>
          <w:rFonts w:ascii="Aptos" w:hAnsi="Aptos"/>
          <w:highlight w:val="cyan"/>
        </w:rPr>
        <w:t>(Charfeddine et al., 2021)</w:t>
      </w:r>
      <w:r w:rsidRPr="00393417">
        <w:rPr>
          <w:highlight w:val="cyan"/>
        </w:rPr>
        <w:fldChar w:fldCharType="end"/>
      </w:r>
    </w:p>
    <w:p w14:paraId="371DC920" w14:textId="1850945A" w:rsidR="001712D7" w:rsidRDefault="001712D7" w:rsidP="001712D7">
      <w:pPr>
        <w:pStyle w:val="Compact"/>
        <w:numPr>
          <w:ilvl w:val="0"/>
          <w:numId w:val="1"/>
        </w:numPr>
        <w:rPr>
          <w:highlight w:val="cyan"/>
        </w:rPr>
      </w:pPr>
      <w:r>
        <w:rPr>
          <w:highlight w:val="cyan"/>
        </w:rPr>
        <w:t xml:space="preserve">Improvement in endothelial function is NOT associated with improvements in fatigue, dyspnea, brain fog </w:t>
      </w:r>
      <w:r>
        <w:rPr>
          <w:highlight w:val="cyan"/>
        </w:rPr>
        <w:fldChar w:fldCharType="begin"/>
      </w:r>
      <w:r>
        <w:rPr>
          <w:highlight w:val="cyan"/>
        </w:rPr>
        <w:instrText xml:space="preserve"> ADDIN ZOTERO_ITEM CSL_CITATION {"citationID":"PFhfU2VS","properties":{"formattedCitation":"(Charfeddine et al., 2022)","plainCitation":"(Charfeddine et al., 2022)","noteIndex":0},"citationItems":[{"id":352,"uris":["http://zotero.org/users/12301744/items/NLC4PLYE"],"itemData":{"id":352,"type":"article-journal","abstract":"OBJECTIVE: Non-respiratory long-coronavirus disease 2019 (COVID-19) symptoms are mainly related to a long-lasting endothelial dysfunction and microcirculation impairment. We hypothesized that Sulodexide, a purified glycosaminoglycan mixture with a beneficial endothelial effect in arterial and venous peripheral diseases, may be effective in a subset of patients with long COVID-19.\nAPPROACH AND RESULTS: We conducted a multicenter prospective quasi-experimental study. A total of 290 patients from the TUN-EndCOV study with long-COVID-19 symptoms and endothelial dysfunction were included. The endothelial function was clinically assessed using a post-occlusive reactive hyperemia protocol with finger thermal monitoring device. Endothelial quality index (EQI) was assessed at inclusion and at 21 days later. The study population was assigned to a sulodexide group (144 patients) or a no-medical treatment group (146 patients). Clinical characteristics were similar at inclusion in the two groups. Fatigue, shortness of breath, and chest pain were the most common symptoms, respectively, 54.5, 53.8, and 28.3%. At 21 days, the sulodexide group improved significantly better than the no-medical treatment group in chest pain (83.7 vs. 43.6%, p &lt; 10-3), palpitations (85.2 vs. 52.9%, p = 0.009), and endothelial function [median delta-EQI 0.66 (0.6) vs. 0.18 (0.3); p &lt; 10-3]. Endothelial function improvement was significantly correlated with chest pain and palpitations recovery (AUC, i.e., area under the curve = 0.66, CI [0.57- 0.75], p = 0.001 and AUC = 0.60, CI [0.51- 0.69], p = 0.03, respectively).\nCONCLUSION: Sulodexide significantly improves long-lasting post-COVID-19 endothelial dysfunction and alleviates chest pain and palpitations.","container-title":"Frontiers in Cardiovascular Medicine","DOI":"10.3389/fcvm.2022.866113","ISSN":"2297-055X","journalAbbreviation":"Front Cardiovasc Med","language":"eng","note":"PMID: 35647070\nPMCID: PMC9133483","page":"866113","source":"PubMed","title":"Sulodexide Significantly Improves Endothelial Dysfunction and Alleviates Chest Pain and Palpitations in Patients With Long-COVID-19: Insights From TUN-EndCOV Study","title-short":"Sulodexide Significantly Improves Endothelial Dysfunction and Alleviates Chest Pain and Palpitations in Patients With Long-COVID-19","volume":"9","author":[{"family":"Charfeddine","given":"Salma"},{"family":"Ibnhadjamor","given":"Hassen"},{"family":"Jdidi","given":"Jihen"},{"family":"Torjmen","given":"Slim"},{"family":"Kraiem","given":"Salma"},{"family":"Bahloul","given":"Amine"},{"family":"Makni","given":"Ahmed"},{"family":"Kallel","given":"Nesrine"},{"family":"Moussa","given":"Nedia"},{"family":"Boudaya","given":"Mariem"},{"family":"Touil","given":"Imen"},{"family":"Ghrab","given":"Aiman"},{"family":"Elghoul","given":"Jamel"},{"family":"Meddeb","given":"Zeineb"},{"family":"Thabet","given":"Yamina"},{"family":"Ben Salem","given":"Kais"},{"family":"Addad","given":"Faouzi"},{"family":"Bouslama","given":"Kamel"},{"family":"Milouchi","given":"Sami"},{"family":"Hammami","given":"Rania"},{"family":"Abdessalem","given":"Salem"},{"family":"Abid","given":"Leila"}],"issued":{"date-parts":[["2022"]]},"citation-key":"Charfeddine2022SulodexideSignificantlyImproves"}}],"schema":"https://github.com/citation-style-language/schema/raw/master/csl-citation.json"} </w:instrText>
      </w:r>
      <w:r>
        <w:rPr>
          <w:highlight w:val="cyan"/>
        </w:rPr>
        <w:fldChar w:fldCharType="separate"/>
      </w:r>
      <w:r w:rsidRPr="001712D7">
        <w:rPr>
          <w:rFonts w:ascii="Calibri" w:hAnsi="Calibri" w:cs="Calibri"/>
          <w:highlight w:val="cyan"/>
        </w:rPr>
        <w:t>(Charfeddine et al., 2022)</w:t>
      </w:r>
      <w:r>
        <w:rPr>
          <w:highlight w:val="cyan"/>
        </w:rPr>
        <w:fldChar w:fldCharType="end"/>
      </w:r>
    </w:p>
    <w:p w14:paraId="0CF7D61D" w14:textId="1793F5D7" w:rsidR="001712D7" w:rsidRPr="00393417" w:rsidRDefault="001712D7" w:rsidP="001712D7">
      <w:pPr>
        <w:pStyle w:val="Compact"/>
        <w:numPr>
          <w:ilvl w:val="1"/>
          <w:numId w:val="1"/>
        </w:numPr>
        <w:rPr>
          <w:highlight w:val="cyan"/>
        </w:rPr>
      </w:pPr>
      <w:r>
        <w:rPr>
          <w:highlight w:val="cyan"/>
        </w:rPr>
        <w:t xml:space="preserve">Endothelial drug does NOT improve fatigue, dyspnea, brain fog </w:t>
      </w:r>
    </w:p>
    <w:p w14:paraId="229A6A49" w14:textId="77777777" w:rsidR="002B4C44" w:rsidRPr="002B4C44" w:rsidRDefault="002B4C44" w:rsidP="002B4C44">
      <w:pPr>
        <w:rPr>
          <w:highlight w:val="cyan"/>
        </w:rPr>
      </w:pPr>
    </w:p>
    <w:p w14:paraId="64E192F4" w14:textId="77777777" w:rsidR="00AA035C" w:rsidRDefault="00AA035C" w:rsidP="00AA035C">
      <w:pPr>
        <w:pStyle w:val="Heading2"/>
      </w:pPr>
      <w:bookmarkStart w:id="2" w:name="spo2"/>
      <w:r>
        <w:t>SpO2</w:t>
      </w:r>
    </w:p>
    <w:p w14:paraId="3CCF80B2" w14:textId="77777777" w:rsidR="00AA035C" w:rsidRPr="000A2AD3" w:rsidRDefault="00AA035C" w:rsidP="00AA035C">
      <w:pPr>
        <w:pStyle w:val="Compact"/>
        <w:numPr>
          <w:ilvl w:val="0"/>
          <w:numId w:val="1"/>
        </w:numPr>
        <w:rPr>
          <w:highlight w:val="magenta"/>
        </w:rPr>
      </w:pPr>
      <w:r w:rsidRPr="000A2AD3">
        <w:rPr>
          <w:highlight w:val="magenta"/>
        </w:rPr>
        <w:t>SpO2 did not correlate with dyspnea severity</w:t>
      </w:r>
    </w:p>
    <w:p w14:paraId="7F88EF46" w14:textId="77777777" w:rsidR="00AA035C" w:rsidRPr="000A2AD3" w:rsidRDefault="00AA035C" w:rsidP="00AA035C">
      <w:pPr>
        <w:pStyle w:val="Compact"/>
        <w:numPr>
          <w:ilvl w:val="1"/>
          <w:numId w:val="1"/>
        </w:numPr>
        <w:rPr>
          <w:highlight w:val="magenta"/>
        </w:rPr>
      </w:pPr>
      <w:r w:rsidRPr="000A2AD3">
        <w:rPr>
          <w:highlight w:val="magenta"/>
        </w:rPr>
        <w:t xml:space="preserve">Long COVID </w:t>
      </w:r>
      <w:r w:rsidRPr="000A2AD3">
        <w:rPr>
          <w:highlight w:val="magenta"/>
        </w:rPr>
        <w:fldChar w:fldCharType="begin"/>
      </w:r>
      <w:r w:rsidRPr="000A2AD3">
        <w:rPr>
          <w:highlight w:val="magenta"/>
        </w:rPr>
        <w:instrText xml:space="preserve"> ADDIN ZOTERO_ITEM CSL_CITATION {"citationID":"0000002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0A2AD3">
        <w:rPr>
          <w:highlight w:val="magenta"/>
        </w:rPr>
        <w:fldChar w:fldCharType="separate"/>
      </w:r>
      <w:r w:rsidRPr="000A2AD3">
        <w:rPr>
          <w:rFonts w:ascii="Aptos" w:hAnsi="Aptos"/>
          <w:highlight w:val="magenta"/>
        </w:rPr>
        <w:t>(Paradowska-Nowakowska et al., 2023)</w:t>
      </w:r>
      <w:r w:rsidRPr="000A2AD3">
        <w:rPr>
          <w:highlight w:val="magenta"/>
        </w:rPr>
        <w:fldChar w:fldCharType="end"/>
      </w:r>
    </w:p>
    <w:bookmarkEnd w:id="2"/>
    <w:p w14:paraId="3BE14931" w14:textId="759FF6EE" w:rsidR="00AA035C" w:rsidRDefault="00AA035C" w:rsidP="00AA035C">
      <w:pPr>
        <w:pStyle w:val="Heading2"/>
      </w:pPr>
      <w:r>
        <w:t>Symptoms</w:t>
      </w:r>
    </w:p>
    <w:p w14:paraId="334607EC" w14:textId="77777777" w:rsidR="00AA035C" w:rsidRDefault="00AA035C" w:rsidP="00AA035C"/>
    <w:p w14:paraId="61A3A753" w14:textId="77777777" w:rsidR="00AA035C" w:rsidRDefault="00AA035C" w:rsidP="00AA035C">
      <w:pPr>
        <w:pStyle w:val="Heading3"/>
      </w:pPr>
      <w:bookmarkStart w:id="3" w:name="fatigue"/>
      <w:r>
        <w:t>Fatigue</w:t>
      </w:r>
    </w:p>
    <w:p w14:paraId="5E57150F" w14:textId="77777777" w:rsidR="00AA035C" w:rsidRPr="000A2AD3" w:rsidRDefault="00AA035C" w:rsidP="00AA035C">
      <w:pPr>
        <w:pStyle w:val="Compact"/>
        <w:numPr>
          <w:ilvl w:val="0"/>
          <w:numId w:val="1"/>
        </w:numPr>
        <w:rPr>
          <w:highlight w:val="magenta"/>
        </w:rPr>
      </w:pPr>
      <w:r w:rsidRPr="000A2AD3">
        <w:rPr>
          <w:highlight w:val="magenta"/>
        </w:rPr>
        <w:t>Improvements in fatigue are associated with improvements in QOL</w:t>
      </w:r>
    </w:p>
    <w:p w14:paraId="4DCFCE98" w14:textId="77777777" w:rsidR="00AA035C" w:rsidRPr="000A2AD3" w:rsidRDefault="00AA035C" w:rsidP="00AA035C">
      <w:pPr>
        <w:pStyle w:val="Compact"/>
        <w:numPr>
          <w:ilvl w:val="1"/>
          <w:numId w:val="1"/>
        </w:numPr>
        <w:rPr>
          <w:highlight w:val="magenta"/>
        </w:rPr>
      </w:pPr>
      <w:r w:rsidRPr="000A2AD3">
        <w:rPr>
          <w:highlight w:val="magenta"/>
        </w:rPr>
        <w:t xml:space="preserve">r = -0.371; p &lt; 0.001 </w:t>
      </w:r>
      <w:r w:rsidRPr="000A2AD3">
        <w:rPr>
          <w:highlight w:val="magenta"/>
        </w:rPr>
        <w:fldChar w:fldCharType="begin"/>
      </w:r>
      <w:r w:rsidRPr="000A2AD3">
        <w:rPr>
          <w:highlight w:val="magenta"/>
        </w:rPr>
        <w:instrText xml:space="preserve"> ADDIN ZOTERO_ITEM CSL_CITATION {"citationID":"00000030","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magenta"/>
        </w:rPr>
        <w:fldChar w:fldCharType="separate"/>
      </w:r>
      <w:r w:rsidRPr="000A2AD3">
        <w:rPr>
          <w:rFonts w:ascii="Aptos" w:hAnsi="Aptos"/>
          <w:highlight w:val="magenta"/>
        </w:rPr>
        <w:t>(Harenwall et al., 2022)</w:t>
      </w:r>
      <w:r w:rsidRPr="000A2AD3">
        <w:rPr>
          <w:highlight w:val="magenta"/>
        </w:rPr>
        <w:fldChar w:fldCharType="end"/>
      </w:r>
    </w:p>
    <w:bookmarkEnd w:id="3"/>
    <w:p w14:paraId="4EAD18F7" w14:textId="77777777" w:rsidR="00AA035C" w:rsidRDefault="00AA035C" w:rsidP="00AA035C"/>
    <w:p w14:paraId="1D74658C" w14:textId="7ED5594B" w:rsidR="00AA035C" w:rsidRDefault="00AA035C" w:rsidP="00AA035C">
      <w:pPr>
        <w:pStyle w:val="Heading1"/>
      </w:pPr>
      <w:r>
        <w:lastRenderedPageBreak/>
        <w:t>Descriptive Statistics</w:t>
      </w:r>
    </w:p>
    <w:p w14:paraId="089175CA" w14:textId="77777777" w:rsidR="00AA035C" w:rsidRDefault="00AA035C" w:rsidP="00AA035C">
      <w:pPr>
        <w:pStyle w:val="BodyText"/>
      </w:pPr>
    </w:p>
    <w:p w14:paraId="3ADE9771" w14:textId="77777777" w:rsidR="00AA035C" w:rsidRDefault="00AA035C" w:rsidP="00AA035C">
      <w:pPr>
        <w:pStyle w:val="Heading2"/>
      </w:pPr>
      <w:r>
        <w:t>Age</w:t>
      </w:r>
    </w:p>
    <w:p w14:paraId="0864ACBC" w14:textId="77777777" w:rsidR="00AA035C" w:rsidRDefault="00AA035C" w:rsidP="00AA035C">
      <w:pPr>
        <w:pStyle w:val="Compact"/>
        <w:numPr>
          <w:ilvl w:val="0"/>
          <w:numId w:val="1"/>
        </w:numPr>
      </w:pPr>
      <w:r>
        <w:t>Age is associated with:</w:t>
      </w:r>
    </w:p>
    <w:p w14:paraId="1943643E" w14:textId="77777777" w:rsidR="00AA035C" w:rsidRDefault="00AA035C" w:rsidP="00AA035C">
      <w:pPr>
        <w:pStyle w:val="Compact"/>
        <w:numPr>
          <w:ilvl w:val="1"/>
          <w:numId w:val="1"/>
        </w:numPr>
      </w:pPr>
      <w:r>
        <w:t>higher rates of fatigue</w:t>
      </w:r>
    </w:p>
    <w:p w14:paraId="49695DFD" w14:textId="77777777" w:rsidR="00AA035C" w:rsidRDefault="00AA035C" w:rsidP="00AA035C">
      <w:pPr>
        <w:pStyle w:val="Compact"/>
        <w:numPr>
          <w:ilvl w:val="2"/>
          <w:numId w:val="1"/>
        </w:numPr>
      </w:pPr>
      <w:r>
        <w:t xml:space="preserve">CFQ </w:t>
      </w:r>
      <w:r>
        <w:fldChar w:fldCharType="begin"/>
      </w:r>
      <w:r>
        <w:instrText xml:space="preserve"> ADDIN ZOTERO_ITEM CSL_CITATION {"citationID":"00000001","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Pr="00E805F0">
        <w:rPr>
          <w:rFonts w:ascii="Aptos" w:hAnsi="Aptos"/>
        </w:rPr>
        <w:t>(Harenwall et al., 2022)</w:t>
      </w:r>
      <w:r>
        <w:fldChar w:fldCharType="end"/>
      </w:r>
    </w:p>
    <w:p w14:paraId="6A4786FA" w14:textId="77777777" w:rsidR="00AA035C" w:rsidRDefault="00AA035C" w:rsidP="00AA035C">
      <w:pPr>
        <w:pStyle w:val="Compact"/>
        <w:numPr>
          <w:ilvl w:val="1"/>
          <w:numId w:val="1"/>
        </w:numPr>
      </w:pPr>
      <w:r>
        <w:t>reduced activity tolerance</w:t>
      </w:r>
    </w:p>
    <w:p w14:paraId="55121D61" w14:textId="77777777" w:rsidR="00AA035C" w:rsidRDefault="00AA035C" w:rsidP="00AA035C">
      <w:pPr>
        <w:pStyle w:val="Compact"/>
        <w:numPr>
          <w:ilvl w:val="2"/>
          <w:numId w:val="1"/>
        </w:numPr>
      </w:pPr>
      <w:r>
        <w:t xml:space="preserve">Borg scale </w:t>
      </w:r>
      <w:r>
        <w:fldChar w:fldCharType="begin"/>
      </w:r>
      <w:r>
        <w:instrText xml:space="preserve"> ADDIN ZOTERO_ITEM CSL_CITATION {"citationID":"0000000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2FDF60B" w14:textId="77777777" w:rsidR="00AA035C" w:rsidRDefault="00AA035C" w:rsidP="00AA035C">
      <w:pPr>
        <w:pStyle w:val="Compact"/>
        <w:numPr>
          <w:ilvl w:val="1"/>
          <w:numId w:val="1"/>
        </w:numPr>
      </w:pPr>
      <w:r>
        <w:t>reduced FMD</w:t>
      </w:r>
    </w:p>
    <w:p w14:paraId="53D4DBBC" w14:textId="77777777" w:rsidR="00AA035C" w:rsidRDefault="00AA035C" w:rsidP="00AA035C">
      <w:pPr>
        <w:pStyle w:val="Compact"/>
        <w:numPr>
          <w:ilvl w:val="2"/>
          <w:numId w:val="1"/>
        </w:numPr>
      </w:pPr>
      <w:r>
        <w:t>[@riouReducedFlowMediatedDilatation2021]</w:t>
      </w:r>
    </w:p>
    <w:p w14:paraId="27FEB009" w14:textId="77777777" w:rsidR="00AA035C" w:rsidRDefault="00AA035C" w:rsidP="00AA035C">
      <w:pPr>
        <w:pStyle w:val="Compact"/>
        <w:numPr>
          <w:ilvl w:val="1"/>
          <w:numId w:val="1"/>
        </w:numPr>
      </w:pPr>
      <w:r>
        <w:t>more severe cognitive impairment</w:t>
      </w:r>
    </w:p>
    <w:p w14:paraId="70B422F5" w14:textId="77777777" w:rsidR="00AA035C" w:rsidRDefault="00AA035C" w:rsidP="00AA035C">
      <w:pPr>
        <w:pStyle w:val="Compact"/>
        <w:numPr>
          <w:ilvl w:val="2"/>
          <w:numId w:val="1"/>
        </w:numPr>
      </w:pPr>
      <w:r>
        <w:t>[@rabaiottiEffectsMultidisciplinaryRehabilitation2023]</w:t>
      </w:r>
    </w:p>
    <w:p w14:paraId="49ADFB1A" w14:textId="77777777" w:rsidR="00AA035C" w:rsidRDefault="00AA035C" w:rsidP="00AA035C">
      <w:pPr>
        <w:pStyle w:val="Compact"/>
        <w:numPr>
          <w:ilvl w:val="2"/>
          <w:numId w:val="1"/>
        </w:numPr>
      </w:pPr>
      <w:r>
        <w:t>less risk of cognitive impairment</w:t>
      </w:r>
    </w:p>
    <w:p w14:paraId="3286F614" w14:textId="77777777" w:rsidR="00AA035C" w:rsidRDefault="00AA035C" w:rsidP="00AA035C">
      <w:pPr>
        <w:pStyle w:val="Compact"/>
        <w:numPr>
          <w:ilvl w:val="3"/>
          <w:numId w:val="1"/>
        </w:numPr>
      </w:pPr>
      <w:r>
        <w:fldChar w:fldCharType="begin"/>
      </w:r>
      <w:r>
        <w:instrText xml:space="preserve"> ADDIN ZOTERO_ITEM CSL_CITATION {"citationID":"00000005","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E805F0">
        <w:rPr>
          <w:rFonts w:ascii="Aptos" w:hAnsi="Aptos"/>
        </w:rPr>
        <w:t>(Bonner-Jackson et al., 2024)</w:t>
      </w:r>
      <w:r>
        <w:fldChar w:fldCharType="end"/>
      </w:r>
    </w:p>
    <w:p w14:paraId="7E9B2ABD" w14:textId="77777777" w:rsidR="00AA035C" w:rsidRDefault="00AA035C" w:rsidP="00AA035C">
      <w:pPr>
        <w:pStyle w:val="Compact"/>
        <w:numPr>
          <w:ilvl w:val="0"/>
          <w:numId w:val="1"/>
        </w:numPr>
      </w:pPr>
      <w:r>
        <w:t>Age was not associated with:</w:t>
      </w:r>
    </w:p>
    <w:p w14:paraId="21C38DD2" w14:textId="77777777" w:rsidR="00AA035C" w:rsidRDefault="00AA035C" w:rsidP="00AA035C">
      <w:pPr>
        <w:pStyle w:val="Compact"/>
        <w:numPr>
          <w:ilvl w:val="1"/>
          <w:numId w:val="1"/>
        </w:numPr>
      </w:pPr>
      <w:r>
        <w:t>Dyspnea</w:t>
      </w:r>
    </w:p>
    <w:p w14:paraId="66248030" w14:textId="77777777" w:rsidR="00AA035C" w:rsidRDefault="00AA035C" w:rsidP="00AA035C">
      <w:pPr>
        <w:pStyle w:val="Compact"/>
        <w:numPr>
          <w:ilvl w:val="2"/>
          <w:numId w:val="1"/>
        </w:numPr>
      </w:pPr>
      <w:r>
        <w:t xml:space="preserve">p = 0.372 </w:t>
      </w:r>
      <w:r>
        <w:fldChar w:fldCharType="begin"/>
      </w:r>
      <w:r>
        <w:instrText xml:space="preserve"> ADDIN ZOTERO_ITEM CSL_CITATION {"citationID":"0000000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156958B" w14:textId="77777777" w:rsidR="00AA035C" w:rsidRDefault="00AA035C" w:rsidP="00AA035C">
      <w:pPr>
        <w:pStyle w:val="Compact"/>
        <w:numPr>
          <w:ilvl w:val="2"/>
          <w:numId w:val="1"/>
        </w:numPr>
      </w:pPr>
      <w:r>
        <w:fldChar w:fldCharType="begin"/>
      </w:r>
      <w:r>
        <w:instrText xml:space="preserve"> ADDIN ZOTERO_ITEM CSL_CITATION {"citationID":"0000000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11B3C2C0" w14:textId="77777777" w:rsidR="00AA035C" w:rsidRDefault="00AA035C" w:rsidP="00AA035C">
      <w:pPr>
        <w:pStyle w:val="Compact"/>
        <w:numPr>
          <w:ilvl w:val="1"/>
          <w:numId w:val="1"/>
        </w:numPr>
      </w:pPr>
      <w:r>
        <w:t>Brain Fog</w:t>
      </w:r>
    </w:p>
    <w:p w14:paraId="3842FDA4" w14:textId="77777777" w:rsidR="00AA035C" w:rsidRDefault="00AA035C" w:rsidP="00AA035C">
      <w:pPr>
        <w:pStyle w:val="Compact"/>
        <w:numPr>
          <w:ilvl w:val="2"/>
          <w:numId w:val="1"/>
        </w:numPr>
      </w:pPr>
      <w:r>
        <w:fldChar w:fldCharType="begin"/>
      </w:r>
      <w:r>
        <w:instrText xml:space="preserve"> ADDIN ZOTERO_ITEM CSL_CITATION {"citationID":"00000008","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7D0957C3" w14:textId="77777777" w:rsidR="00AA035C" w:rsidRDefault="00AA035C" w:rsidP="00AA035C">
      <w:pPr>
        <w:pStyle w:val="Compact"/>
        <w:numPr>
          <w:ilvl w:val="1"/>
          <w:numId w:val="1"/>
        </w:numPr>
      </w:pPr>
      <w:r>
        <w:t>Sensory Disorder</w:t>
      </w:r>
    </w:p>
    <w:p w14:paraId="44F30A4A" w14:textId="6A78D636" w:rsidR="00AA035C" w:rsidRDefault="00AA035C" w:rsidP="00AA035C">
      <w:pPr>
        <w:pStyle w:val="BodyText"/>
      </w:pPr>
      <w:r>
        <w:fldChar w:fldCharType="begin"/>
      </w:r>
      <w:r>
        <w:instrText xml:space="preserve"> ADDIN ZOTERO_ITEM CSL_CITATION {"citationID":"00000009","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sz w:val="24"/>
        </w:rPr>
        <w:t>(Craparo et al., 2022)</w:t>
      </w:r>
      <w:r>
        <w:fldChar w:fldCharType="end"/>
      </w:r>
    </w:p>
    <w:p w14:paraId="48DA62EE" w14:textId="77777777" w:rsidR="00AA035C" w:rsidRDefault="00AA035C" w:rsidP="00AA035C">
      <w:pPr>
        <w:pStyle w:val="BodyText"/>
      </w:pPr>
    </w:p>
    <w:p w14:paraId="38D9BBE6" w14:textId="1C275DEA" w:rsidR="00AA035C" w:rsidRDefault="00AA035C" w:rsidP="00AA035C">
      <w:pPr>
        <w:pStyle w:val="Heading2"/>
      </w:pPr>
      <w:r>
        <w:t>Gender</w:t>
      </w:r>
    </w:p>
    <w:p w14:paraId="1FC983BB" w14:textId="77777777" w:rsidR="00AA035C" w:rsidRDefault="00AA035C" w:rsidP="00AA035C"/>
    <w:p w14:paraId="5924A07E" w14:textId="77777777" w:rsidR="00AA035C" w:rsidRDefault="00AA035C" w:rsidP="00AA035C">
      <w:pPr>
        <w:pStyle w:val="Compact"/>
        <w:numPr>
          <w:ilvl w:val="0"/>
          <w:numId w:val="1"/>
        </w:numPr>
      </w:pPr>
      <w:r>
        <w:t>Females are more likely to experience long COVID</w:t>
      </w:r>
    </w:p>
    <w:p w14:paraId="6D2DE6B3" w14:textId="77777777" w:rsidR="00AA035C" w:rsidRDefault="00AA035C" w:rsidP="00AA035C">
      <w:pPr>
        <w:pStyle w:val="Compact"/>
        <w:numPr>
          <w:ilvl w:val="1"/>
          <w:numId w:val="1"/>
        </w:numPr>
      </w:pPr>
      <w:r>
        <w:t>[@charfeddineLongCOVID192021]</w:t>
      </w:r>
    </w:p>
    <w:p w14:paraId="14F85492" w14:textId="77777777" w:rsidR="00AA035C" w:rsidRDefault="00AA035C" w:rsidP="00AA035C">
      <w:pPr>
        <w:pStyle w:val="Compact"/>
        <w:numPr>
          <w:ilvl w:val="1"/>
          <w:numId w:val="1"/>
        </w:numPr>
      </w:pPr>
      <w:r>
        <w:t xml:space="preserve">63.6% (versus 41.1%) </w:t>
      </w:r>
      <w:r>
        <w:fldChar w:fldCharType="begin"/>
      </w:r>
      <w:r>
        <w:instrText xml:space="preserve"> ADDIN ZOTERO_ITEM CSL_CITATION {"citationID":"00000011","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fldChar w:fldCharType="separate"/>
      </w:r>
      <w:r w:rsidRPr="00E805F0">
        <w:rPr>
          <w:rFonts w:ascii="Aptos" w:hAnsi="Aptos"/>
        </w:rPr>
        <w:t>(Barbagelata et al., 2022)</w:t>
      </w:r>
      <w:r>
        <w:fldChar w:fldCharType="end"/>
      </w:r>
    </w:p>
    <w:p w14:paraId="15D11C1D" w14:textId="77777777" w:rsidR="00AA035C" w:rsidRDefault="00AA035C" w:rsidP="00AA035C">
      <w:pPr>
        <w:pStyle w:val="Compact"/>
        <w:numPr>
          <w:ilvl w:val="1"/>
          <w:numId w:val="1"/>
        </w:numPr>
      </w:pPr>
      <w:r>
        <w:t xml:space="preserve">Higher proportion of females (73.3%) versus controls (59.1%) </w:t>
      </w:r>
      <w:r>
        <w:fldChar w:fldCharType="begin"/>
      </w:r>
      <w:r>
        <w:instrText xml:space="preserve"> ADDIN ZOTERO_ITEM CSL_CITATION {"citationID":"00000012","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E805F0">
        <w:rPr>
          <w:rFonts w:ascii="Aptos" w:hAnsi="Aptos"/>
        </w:rPr>
        <w:t>(Bonner-Jackson et al., 2024)</w:t>
      </w:r>
      <w:r>
        <w:fldChar w:fldCharType="end"/>
      </w:r>
    </w:p>
    <w:p w14:paraId="12304B6C" w14:textId="77777777" w:rsidR="00AA035C" w:rsidRDefault="00AA035C" w:rsidP="00AA035C">
      <w:pPr>
        <w:pStyle w:val="Compact"/>
        <w:numPr>
          <w:ilvl w:val="1"/>
          <w:numId w:val="1"/>
        </w:numPr>
      </w:pPr>
      <w:r>
        <w:t xml:space="preserve">Higher proportion of females (71%) versus controls (58%) </w:t>
      </w:r>
      <w:r>
        <w:fldChar w:fldCharType="begin"/>
      </w:r>
      <w:r>
        <w:instrText xml:space="preserve"> ADDIN ZOTERO_ITEM CSL_CITATION {"citationID":"00000013","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fldChar w:fldCharType="separate"/>
      </w:r>
      <w:r w:rsidRPr="00E805F0">
        <w:rPr>
          <w:rFonts w:ascii="Aptos" w:hAnsi="Aptos"/>
        </w:rPr>
        <w:t>(Contreras et al., 2023)</w:t>
      </w:r>
      <w:r>
        <w:fldChar w:fldCharType="end"/>
      </w:r>
    </w:p>
    <w:p w14:paraId="61CA1B44" w14:textId="77777777" w:rsidR="00AA035C" w:rsidRDefault="00AA035C" w:rsidP="00AA035C">
      <w:pPr>
        <w:pStyle w:val="Compact"/>
        <w:numPr>
          <w:ilvl w:val="0"/>
          <w:numId w:val="1"/>
        </w:numPr>
      </w:pPr>
      <w:r>
        <w:t>Females are more likely to experience brain fog</w:t>
      </w:r>
    </w:p>
    <w:p w14:paraId="2184DFEA" w14:textId="77777777" w:rsidR="00AA035C" w:rsidRDefault="00AA035C" w:rsidP="00AA035C">
      <w:pPr>
        <w:pStyle w:val="Compact"/>
        <w:numPr>
          <w:ilvl w:val="1"/>
          <w:numId w:val="1"/>
        </w:numPr>
      </w:pPr>
      <w:r>
        <w:fldChar w:fldCharType="begin"/>
      </w:r>
      <w:r>
        <w:instrText xml:space="preserve"> ADDIN ZOTERO_ITEM CSL_CITATION {"citationID":"00000014","properties":{"unsorted":false,"formattedCitation":"(Orfei et al., 2022)","plainCitation":"(Orfei et al., 2022)","noteIndex":0},"citationItems":[{"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schema":"https://github.com/citation-style-language/schema/raw/master/csl-citation.json"} </w:instrText>
      </w:r>
      <w:r>
        <w:fldChar w:fldCharType="separate"/>
      </w:r>
      <w:r w:rsidRPr="00E805F0">
        <w:rPr>
          <w:rFonts w:ascii="Aptos" w:hAnsi="Aptos"/>
        </w:rPr>
        <w:t>(Orfei et al., 2022)</w:t>
      </w:r>
      <w:r>
        <w:fldChar w:fldCharType="end"/>
      </w:r>
    </w:p>
    <w:p w14:paraId="018ED02E" w14:textId="77777777" w:rsidR="00AA035C" w:rsidRDefault="00AA035C" w:rsidP="00AA035C">
      <w:pPr>
        <w:pStyle w:val="Compact"/>
        <w:numPr>
          <w:ilvl w:val="1"/>
          <w:numId w:val="1"/>
        </w:numPr>
      </w:pPr>
      <w:r>
        <w:fldChar w:fldCharType="begin"/>
      </w:r>
      <w:r>
        <w:instrText xml:space="preserve"> ADDIN ZOTERO_ITEM CSL_CITATION {"citationID":"0000001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Pr>
          <w:rFonts w:ascii="Arial" w:hAnsi="Arial" w:cs="Arial"/>
        </w:rPr>
        <w:instrText> </w:instrText>
      </w:r>
      <w:r>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Pr>
          <w:rFonts w:ascii="Aptos" w:hAnsi="Aptos" w:cs="Aptos"/>
        </w:rPr>
        <w:instrText>–</w:instrText>
      </w:r>
      <w:r>
        <w:instrText>May 15, 2020, 633 were called, 530 responded (59.2</w:instrText>
      </w:r>
      <w:r>
        <w:rPr>
          <w:rFonts w:ascii="Arial" w:hAnsi="Arial" w:cs="Arial"/>
        </w:rPr>
        <w:instrText> </w:instrText>
      </w:r>
      <w:r>
        <w:rPr>
          <w:rFonts w:ascii="Aptos" w:hAnsi="Aptos" w:cs="Aptos"/>
        </w:rPr>
        <w:instrText>±</w:instrText>
      </w:r>
      <w:r>
        <w:rPr>
          <w:rFonts w:ascii="Arial" w:hAnsi="Arial" w:cs="Arial"/>
        </w:rPr>
        <w:instrText> </w:instrText>
      </w:r>
      <w:r>
        <w:instrText>16.3</w:instrText>
      </w:r>
      <w:r>
        <w:rPr>
          <w:rFonts w:ascii="Arial" w:hAnsi="Arial" w:cs="Arial"/>
        </w:rPr>
        <w:instrText> </w:instrText>
      </w:r>
      <w:r>
        <w:instrText xml:space="preserve"> years, 44.5% female, 51.5% non-White) about BF prevalence, other longCOVID, post-acute ED/hospital utilization, perceived health/social network, effort tolerance, disability.\n\nResults\nAt approximately 1-year, 31.9% (n</w:instrText>
      </w:r>
      <w:r>
        <w:rPr>
          <w:rFonts w:ascii="Arial" w:hAnsi="Arial" w:cs="Arial"/>
        </w:rPr>
        <w:instrText> </w:instrText>
      </w:r>
      <w:r>
        <w:instrText>=</w:instrText>
      </w:r>
      <w:r>
        <w:rPr>
          <w:rFonts w:ascii="Arial" w:hAnsi="Arial" w:cs="Arial"/>
        </w:rPr>
        <w:instrText> </w:instrText>
      </w:r>
      <w:r>
        <w:instrText>169) experienced BF. Acute COVID-19 severity, age, and premorbid cardiopulmonary comorbidities did not differ between those with/without BF at 1</w:instrText>
      </w:r>
      <w:r>
        <w:rPr>
          <w:rFonts w:ascii="Arial" w:hAnsi="Arial" w:cs="Arial"/>
        </w:rPr>
        <w:instrText> </w:instrText>
      </w:r>
      <w:r>
        <w:instrText xml:space="preserve"> year. Patients with respiratory longCOVID had 54% higher risk of BF than those without respiratory longCOVID. BF associated with sleep disturbance (63% with BF vs.29% without BF, p</w:instrText>
      </w:r>
      <w:r>
        <w:rPr>
          <w:rFonts w:ascii="Arial" w:hAnsi="Arial" w:cs="Arial"/>
        </w:rPr>
        <w:instrText> </w:instrText>
      </w:r>
      <w:r>
        <w:instrText>&lt;</w:instrText>
      </w:r>
      <w:r>
        <w:rPr>
          <w:rFonts w:ascii="Arial" w:hAnsi="Arial" w:cs="Arial"/>
        </w:rPr>
        <w:instrText> </w:instrText>
      </w:r>
      <w:r>
        <w:instrText>0.0001), shortness of breath (46% vs.18%, p</w:instrText>
      </w:r>
      <w:r>
        <w:rPr>
          <w:rFonts w:ascii="Arial" w:hAnsi="Arial" w:cs="Arial"/>
        </w:rPr>
        <w:instrText> </w:instrText>
      </w:r>
      <w:r>
        <w:instrText>&lt;</w:instrText>
      </w:r>
      <w:r>
        <w:rPr>
          <w:rFonts w:ascii="Arial" w:hAnsi="Arial" w:cs="Arial"/>
        </w:rPr>
        <w:instrText> </w:instrText>
      </w:r>
      <w:r>
        <w:instrText>0.0001), weakness (49% vs.22%, p</w:instrText>
      </w:r>
      <w:r>
        <w:rPr>
          <w:rFonts w:ascii="Arial" w:hAnsi="Arial" w:cs="Arial"/>
        </w:rPr>
        <w:instrText> </w:instrText>
      </w:r>
      <w:r>
        <w:instrText>&lt;</w:instrText>
      </w:r>
      <w:r>
        <w:rPr>
          <w:rFonts w:ascii="Arial" w:hAnsi="Arial" w:cs="Arial"/>
        </w:rPr>
        <w:instrText> </w:instrText>
      </w:r>
      <w:r>
        <w:instrText>0.0001), dysosmia/dysgeusia (12% vs.5%, p</w:instrText>
      </w:r>
      <w:r>
        <w:rPr>
          <w:rFonts w:ascii="Arial" w:hAnsi="Arial" w:cs="Arial"/>
        </w:rPr>
        <w:instrText> </w:instrText>
      </w:r>
      <w:r>
        <w:instrText>&lt;</w:instrText>
      </w:r>
      <w:r>
        <w:rPr>
          <w:rFonts w:ascii="Arial" w:hAnsi="Arial" w:cs="Arial"/>
        </w:rPr>
        <w:instrText> </w:instrText>
      </w:r>
      <w:r>
        <w:instrText>0.004), activity limitations (p</w:instrText>
      </w:r>
      <w:r>
        <w:rPr>
          <w:rFonts w:ascii="Arial" w:hAnsi="Arial" w:cs="Arial"/>
        </w:rPr>
        <w:instrText> </w:instrText>
      </w:r>
      <w:r>
        <w:instrText>&lt;</w:instrText>
      </w:r>
      <w:r>
        <w:rPr>
          <w:rFonts w:ascii="Arial" w:hAnsi="Arial" w:cs="Arial"/>
        </w:rPr>
        <w:instrText> </w:instrText>
      </w:r>
      <w:r>
        <w:instrText>0.001), disability/leave (11% vs.3%, p</w:instrText>
      </w:r>
      <w:r>
        <w:rPr>
          <w:rFonts w:ascii="Arial" w:hAnsi="Arial" w:cs="Arial"/>
        </w:rPr>
        <w:instrText> </w:instrText>
      </w:r>
      <w:r>
        <w:instrText>&lt;</w:instrText>
      </w:r>
      <w:r>
        <w:rPr>
          <w:rFonts w:ascii="Arial" w:hAnsi="Arial" w:cs="Arial"/>
        </w:rPr>
        <w:instrText> </w:instrText>
      </w:r>
      <w:r>
        <w:instrText>0.0001), worsened perceived health since acute COVID-19 (66% vs.30%, p</w:instrText>
      </w:r>
      <w:r>
        <w:rPr>
          <w:rFonts w:ascii="Arial" w:hAnsi="Arial" w:cs="Arial"/>
        </w:rPr>
        <w:instrText> </w:instrText>
      </w:r>
      <w:r>
        <w:instrText>&lt;</w:instrText>
      </w:r>
      <w:r>
        <w:rPr>
          <w:rFonts w:ascii="Arial" w:hAnsi="Arial" w:cs="Arial"/>
        </w:rPr>
        <w:instrText> </w:instrText>
      </w:r>
      <w:r>
        <w:instrText>0.001) and social isolation (40% vs.29%, p</w:instrText>
      </w:r>
      <w:r>
        <w:rPr>
          <w:rFonts w:ascii="Arial" w:hAnsi="Arial" w:cs="Arial"/>
        </w:rPr>
        <w:instrText> </w:instrText>
      </w:r>
      <w:r>
        <w:instrText>&lt;</w:instrText>
      </w:r>
      <w:r>
        <w:rPr>
          <w:rFonts w:ascii="Arial" w:hAnsi="Arial" w:cs="Arial"/>
        </w:rPr>
        <w:instrText> </w:instrText>
      </w:r>
      <w:r>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fldChar w:fldCharType="separate"/>
      </w:r>
      <w:r w:rsidRPr="00E805F0">
        <w:rPr>
          <w:rFonts w:ascii="Aptos" w:hAnsi="Aptos"/>
        </w:rPr>
        <w:t>(Nordvig et al., 2023)</w:t>
      </w:r>
      <w:r>
        <w:fldChar w:fldCharType="end"/>
      </w:r>
    </w:p>
    <w:p w14:paraId="5ED522B7" w14:textId="77777777" w:rsidR="00AA035C" w:rsidRDefault="00AA035C" w:rsidP="00AA035C">
      <w:pPr>
        <w:pStyle w:val="Compact"/>
        <w:numPr>
          <w:ilvl w:val="0"/>
          <w:numId w:val="1"/>
        </w:numPr>
      </w:pPr>
      <w:r>
        <w:t>Females are more likely to experience dyspnea</w:t>
      </w:r>
    </w:p>
    <w:p w14:paraId="31A1B48D" w14:textId="77777777" w:rsidR="00AA035C" w:rsidRDefault="00AA035C" w:rsidP="00AA035C">
      <w:pPr>
        <w:pStyle w:val="Compact"/>
        <w:numPr>
          <w:ilvl w:val="1"/>
          <w:numId w:val="1"/>
        </w:numPr>
      </w:pPr>
      <w:r>
        <w:fldChar w:fldCharType="begin"/>
      </w:r>
      <w:r>
        <w:instrText xml:space="preserve"> ADDIN ZOTERO_ITEM CSL_CITATION {"citationID":"00000016","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23986402" w14:textId="77777777" w:rsidR="00AA035C" w:rsidRDefault="00AA035C" w:rsidP="00AA035C">
      <w:pPr>
        <w:pStyle w:val="Compact"/>
        <w:numPr>
          <w:ilvl w:val="0"/>
          <w:numId w:val="1"/>
        </w:numPr>
      </w:pPr>
      <w:r>
        <w:lastRenderedPageBreak/>
        <w:t>Females are more likely to experience more than 1 long COVID symptom</w:t>
      </w:r>
    </w:p>
    <w:p w14:paraId="284171F3" w14:textId="77777777" w:rsidR="00AA035C" w:rsidRDefault="00AA035C" w:rsidP="00AA035C">
      <w:pPr>
        <w:pStyle w:val="Compact"/>
        <w:numPr>
          <w:ilvl w:val="1"/>
          <w:numId w:val="1"/>
        </w:numPr>
      </w:pPr>
      <w:r>
        <w:fldChar w:fldCharType="begin"/>
      </w:r>
      <w:r>
        <w:instrText xml:space="preserve"> ADDIN ZOTERO_ITEM CSL_CITATION {"citationID":"0000001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Pr="00E805F0">
        <w:rPr>
          <w:rFonts w:ascii="Aptos" w:hAnsi="Aptos"/>
        </w:rPr>
        <w:t>(Craparo et al., 2022)</w:t>
      </w:r>
      <w:r>
        <w:fldChar w:fldCharType="end"/>
      </w:r>
    </w:p>
    <w:p w14:paraId="71BD4D38" w14:textId="77777777" w:rsidR="00AA035C" w:rsidRDefault="00AA035C" w:rsidP="00AA035C">
      <w:pPr>
        <w:pStyle w:val="Compact"/>
        <w:numPr>
          <w:ilvl w:val="0"/>
          <w:numId w:val="1"/>
        </w:numPr>
      </w:pPr>
      <w:r>
        <w:t>Males are more likely to experience brain fog</w:t>
      </w:r>
    </w:p>
    <w:p w14:paraId="0648444D" w14:textId="77777777" w:rsidR="00AA035C" w:rsidRDefault="00AA035C" w:rsidP="00AA035C">
      <w:pPr>
        <w:pStyle w:val="Compact"/>
        <w:numPr>
          <w:ilvl w:val="1"/>
          <w:numId w:val="1"/>
        </w:numPr>
      </w:pPr>
      <w:r>
        <w:t>42.3% of males (u = 6.45) versus 29.1% of females (u = 5.66) [@vyasMildCognitiveImpairment2022]</w:t>
      </w:r>
    </w:p>
    <w:p w14:paraId="1D70E144" w14:textId="77777777" w:rsidR="00AA035C" w:rsidRDefault="00AA035C" w:rsidP="00AA035C">
      <w:pPr>
        <w:pStyle w:val="Compact"/>
        <w:numPr>
          <w:ilvl w:val="0"/>
          <w:numId w:val="1"/>
        </w:numPr>
      </w:pPr>
      <w:r>
        <w:t>Females have better respiratory values than men:</w:t>
      </w:r>
    </w:p>
    <w:p w14:paraId="0E7EB663" w14:textId="77777777" w:rsidR="00AA035C" w:rsidRDefault="00AA035C" w:rsidP="00AA035C">
      <w:pPr>
        <w:pStyle w:val="Compact"/>
        <w:numPr>
          <w:ilvl w:val="1"/>
          <w:numId w:val="1"/>
        </w:numPr>
      </w:pPr>
      <w:r>
        <w:t>FEV1 / FVC</w:t>
      </w:r>
    </w:p>
    <w:p w14:paraId="2E27AEC9" w14:textId="6C3085AC" w:rsidR="00AA035C" w:rsidRDefault="00AA035C" w:rsidP="00AA035C">
      <w:pPr>
        <w:pStyle w:val="Compact"/>
        <w:numPr>
          <w:ilvl w:val="2"/>
          <w:numId w:val="1"/>
        </w:numPr>
      </w:pPr>
      <w:r>
        <w:fldChar w:fldCharType="begin"/>
      </w:r>
      <w:r w:rsidR="00041C01">
        <w:instrText xml:space="preserve"> ADDIN ZOTERO_ITEM CSL_CITATION {"citationID":"ZarQT27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43691F0C" w14:textId="77777777" w:rsidR="00AA035C" w:rsidRDefault="00AA035C" w:rsidP="00AA035C">
      <w:pPr>
        <w:pStyle w:val="Compact"/>
        <w:numPr>
          <w:ilvl w:val="0"/>
          <w:numId w:val="1"/>
        </w:numPr>
      </w:pPr>
      <w:r>
        <w:t>Females have better lung health than men</w:t>
      </w:r>
    </w:p>
    <w:p w14:paraId="32D8FAE2" w14:textId="77777777" w:rsidR="00AA035C" w:rsidRDefault="00AA035C" w:rsidP="00AA035C">
      <w:pPr>
        <w:pStyle w:val="Compact"/>
        <w:numPr>
          <w:ilvl w:val="1"/>
          <w:numId w:val="1"/>
        </w:numPr>
      </w:pPr>
      <w:r>
        <w:t>XRAYS/CT</w:t>
      </w:r>
    </w:p>
    <w:p w14:paraId="491D7CAE" w14:textId="77777777" w:rsidR="00AA035C" w:rsidRDefault="00AA035C" w:rsidP="00AA035C">
      <w:pPr>
        <w:pStyle w:val="Compact"/>
        <w:numPr>
          <w:ilvl w:val="2"/>
          <w:numId w:val="1"/>
        </w:numPr>
      </w:pPr>
      <w:r>
        <w:fldChar w:fldCharType="begin"/>
      </w:r>
      <w:r>
        <w:instrText xml:space="preserve"> ADDIN ZOTERO_ITEM CSL_CITATION {"citationID":"00000020","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0B44EB1E" w14:textId="77777777" w:rsidR="00AA035C" w:rsidRDefault="00AA035C" w:rsidP="00AA035C">
      <w:pPr>
        <w:pStyle w:val="Compact"/>
        <w:numPr>
          <w:ilvl w:val="0"/>
          <w:numId w:val="1"/>
        </w:numPr>
      </w:pPr>
      <w:r>
        <w:t>Females have better exercise capacity</w:t>
      </w:r>
    </w:p>
    <w:p w14:paraId="6DFC9172" w14:textId="77777777" w:rsidR="00AA035C" w:rsidRDefault="00AA035C" w:rsidP="00AA035C">
      <w:pPr>
        <w:pStyle w:val="Compact"/>
        <w:numPr>
          <w:ilvl w:val="1"/>
          <w:numId w:val="1"/>
        </w:numPr>
      </w:pPr>
      <w:r>
        <w:t>6MWT</w:t>
      </w:r>
    </w:p>
    <w:p w14:paraId="0D64C16C" w14:textId="7E21A531" w:rsidR="00AA035C" w:rsidRDefault="00AA035C" w:rsidP="00AA035C">
      <w:pPr>
        <w:pStyle w:val="Compact"/>
        <w:numPr>
          <w:ilvl w:val="2"/>
          <w:numId w:val="1"/>
        </w:numPr>
      </w:pPr>
      <w:r>
        <w:fldChar w:fldCharType="begin"/>
      </w:r>
      <w:r w:rsidR="00041C01">
        <w:instrText xml:space="preserve"> ADDIN ZOTERO_ITEM CSL_CITATION {"citationID":"Ef0agV2b","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6D5CFB36" w14:textId="77777777" w:rsidR="00AA035C" w:rsidRDefault="00AA035C" w:rsidP="00AA035C">
      <w:pPr>
        <w:pStyle w:val="Compact"/>
        <w:numPr>
          <w:ilvl w:val="0"/>
          <w:numId w:val="1"/>
        </w:numPr>
      </w:pPr>
      <w:r>
        <w:t>Females have worse exercise tolerance</w:t>
      </w:r>
    </w:p>
    <w:p w14:paraId="231E428D" w14:textId="77777777" w:rsidR="00AA035C" w:rsidRDefault="00AA035C" w:rsidP="00AA035C">
      <w:pPr>
        <w:pStyle w:val="Compact"/>
        <w:numPr>
          <w:ilvl w:val="1"/>
          <w:numId w:val="1"/>
        </w:numPr>
      </w:pPr>
      <w:r>
        <w:t>Borg scale</w:t>
      </w:r>
    </w:p>
    <w:p w14:paraId="5AEBDF7B" w14:textId="77777777" w:rsidR="00AA035C" w:rsidRDefault="00AA035C" w:rsidP="00AA035C">
      <w:pPr>
        <w:pStyle w:val="Compact"/>
        <w:numPr>
          <w:ilvl w:val="2"/>
          <w:numId w:val="1"/>
        </w:numPr>
      </w:pPr>
      <w:r>
        <w:fldChar w:fldCharType="begin"/>
      </w:r>
      <w:r>
        <w:instrText xml:space="preserve"> ADDIN ZOTERO_ITEM CSL_CITATION {"citationID":"0000002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5E95DBB" w14:textId="77777777" w:rsidR="00AA035C" w:rsidRDefault="00AA035C" w:rsidP="00AA035C">
      <w:pPr>
        <w:pStyle w:val="Compact"/>
        <w:numPr>
          <w:ilvl w:val="0"/>
          <w:numId w:val="1"/>
        </w:numPr>
      </w:pPr>
      <w:r>
        <w:t>Females have healthier hearts</w:t>
      </w:r>
    </w:p>
    <w:p w14:paraId="04BDA5EE" w14:textId="77777777" w:rsidR="00AA035C" w:rsidRDefault="00AA035C" w:rsidP="00AA035C">
      <w:pPr>
        <w:pStyle w:val="Compact"/>
        <w:numPr>
          <w:ilvl w:val="1"/>
          <w:numId w:val="1"/>
        </w:numPr>
      </w:pPr>
      <w:r>
        <w:t>LVEF</w:t>
      </w:r>
    </w:p>
    <w:p w14:paraId="7A934A83" w14:textId="77777777" w:rsidR="00AA035C" w:rsidRDefault="00AA035C" w:rsidP="00AA035C">
      <w:pPr>
        <w:pStyle w:val="Compact"/>
        <w:numPr>
          <w:ilvl w:val="2"/>
          <w:numId w:val="1"/>
        </w:numPr>
      </w:pPr>
      <w:r>
        <w:fldChar w:fldCharType="begin"/>
      </w:r>
      <w:r>
        <w:instrText xml:space="preserve"> ADDIN ZOTERO_ITEM CSL_CITATION {"citationID":"0000002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7F9E867C" w14:textId="77777777" w:rsidR="00AA035C" w:rsidRDefault="00AA035C" w:rsidP="00AA035C">
      <w:pPr>
        <w:pStyle w:val="Compact"/>
        <w:numPr>
          <w:ilvl w:val="0"/>
          <w:numId w:val="1"/>
        </w:numPr>
      </w:pPr>
      <w:r>
        <w:t>Females are more likely to report the following long COVID symptoms:</w:t>
      </w:r>
    </w:p>
    <w:p w14:paraId="7F9A4FD5" w14:textId="77777777" w:rsidR="00AA035C" w:rsidRDefault="00AA035C" w:rsidP="00AA035C">
      <w:pPr>
        <w:pStyle w:val="Compact"/>
        <w:numPr>
          <w:ilvl w:val="1"/>
          <w:numId w:val="1"/>
        </w:numPr>
      </w:pPr>
      <w:r>
        <w:t>Myalgia</w:t>
      </w:r>
    </w:p>
    <w:p w14:paraId="5DF5AA45" w14:textId="77777777" w:rsidR="00AA035C" w:rsidRDefault="00AA035C" w:rsidP="00AA035C">
      <w:pPr>
        <w:pStyle w:val="Compact"/>
        <w:numPr>
          <w:ilvl w:val="2"/>
          <w:numId w:val="1"/>
        </w:numPr>
      </w:pPr>
      <w:r>
        <w:fldChar w:fldCharType="begin"/>
      </w:r>
      <w:r>
        <w:instrText xml:space="preserve"> ADDIN ZOTERO_ITEM CSL_CITATION {"citationID":"00000024","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491F7B4" w14:textId="77777777" w:rsidR="00AA035C" w:rsidRDefault="00AA035C" w:rsidP="00AA035C">
      <w:pPr>
        <w:pStyle w:val="Compact"/>
        <w:numPr>
          <w:ilvl w:val="1"/>
          <w:numId w:val="1"/>
        </w:numPr>
      </w:pPr>
      <w:r>
        <w:t>Palpitations</w:t>
      </w:r>
    </w:p>
    <w:p w14:paraId="5ED877AD" w14:textId="77777777" w:rsidR="00AA035C" w:rsidRDefault="00AA035C" w:rsidP="00AA035C">
      <w:pPr>
        <w:pStyle w:val="Compact"/>
        <w:numPr>
          <w:ilvl w:val="2"/>
          <w:numId w:val="1"/>
        </w:numPr>
      </w:pPr>
      <w:r>
        <w:fldChar w:fldCharType="begin"/>
      </w:r>
      <w:r>
        <w:instrText xml:space="preserve"> ADDIN ZOTERO_ITEM CSL_CITATION {"citationID":"00000025","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1740609" w14:textId="77777777" w:rsidR="00AA035C" w:rsidRDefault="00AA035C" w:rsidP="00AA035C">
      <w:pPr>
        <w:pStyle w:val="Compact"/>
        <w:numPr>
          <w:ilvl w:val="1"/>
          <w:numId w:val="1"/>
        </w:numPr>
      </w:pPr>
      <w:r>
        <w:t>Increased or unstable blood pressure</w:t>
      </w:r>
    </w:p>
    <w:p w14:paraId="4B18471C" w14:textId="77777777" w:rsidR="00AA035C" w:rsidRDefault="00AA035C" w:rsidP="00AA035C">
      <w:pPr>
        <w:pStyle w:val="Compact"/>
        <w:numPr>
          <w:ilvl w:val="2"/>
          <w:numId w:val="1"/>
        </w:numPr>
      </w:pPr>
      <w:r>
        <w:fldChar w:fldCharType="begin"/>
      </w:r>
      <w:r>
        <w:instrText xml:space="preserve"> ADDIN ZOTERO_ITEM CSL_CITATION {"citationID":"0000002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7D6CCDB7" w14:textId="77777777" w:rsidR="00AA035C" w:rsidRDefault="00AA035C" w:rsidP="00AA035C">
      <w:pPr>
        <w:pStyle w:val="Compact"/>
        <w:numPr>
          <w:ilvl w:val="1"/>
          <w:numId w:val="1"/>
        </w:numPr>
      </w:pPr>
      <w:r>
        <w:t>Impaired concentration</w:t>
      </w:r>
    </w:p>
    <w:p w14:paraId="521CEFCC" w14:textId="77777777" w:rsidR="00AA035C" w:rsidRDefault="00AA035C" w:rsidP="00AA035C">
      <w:pPr>
        <w:pStyle w:val="Compact"/>
        <w:numPr>
          <w:ilvl w:val="2"/>
          <w:numId w:val="1"/>
        </w:numPr>
      </w:pPr>
      <w:r>
        <w:fldChar w:fldCharType="begin"/>
      </w:r>
      <w:r>
        <w:instrText xml:space="preserve"> ADDIN ZOTERO_ITEM CSL_CITATION {"citationID":"0000002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3B284AF0" w14:textId="77777777" w:rsidR="00AA035C" w:rsidRDefault="00AA035C" w:rsidP="00AA035C">
      <w:pPr>
        <w:pStyle w:val="Compact"/>
        <w:numPr>
          <w:ilvl w:val="1"/>
          <w:numId w:val="1"/>
        </w:numPr>
      </w:pPr>
      <w:r>
        <w:t>Memory deterioration</w:t>
      </w:r>
    </w:p>
    <w:p w14:paraId="13CFAD43" w14:textId="77777777" w:rsidR="00AA035C" w:rsidRDefault="00AA035C" w:rsidP="00AA035C">
      <w:pPr>
        <w:pStyle w:val="Compact"/>
        <w:numPr>
          <w:ilvl w:val="2"/>
          <w:numId w:val="1"/>
        </w:numPr>
      </w:pPr>
      <w:r>
        <w:fldChar w:fldCharType="begin"/>
      </w:r>
      <w: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1368F2D" w14:textId="77777777" w:rsidR="00AA035C" w:rsidRDefault="00AA035C" w:rsidP="00AA035C">
      <w:pPr>
        <w:pStyle w:val="Compact"/>
        <w:numPr>
          <w:ilvl w:val="1"/>
          <w:numId w:val="1"/>
        </w:numPr>
      </w:pPr>
      <w:r>
        <w:t>Worsened mood</w:t>
      </w:r>
    </w:p>
    <w:p w14:paraId="451F6ECA" w14:textId="77777777" w:rsidR="00AA035C" w:rsidRDefault="00AA035C" w:rsidP="00AA035C">
      <w:pPr>
        <w:pStyle w:val="Compact"/>
        <w:numPr>
          <w:ilvl w:val="2"/>
          <w:numId w:val="1"/>
        </w:numPr>
      </w:pPr>
      <w:r>
        <w:fldChar w:fldCharType="begin"/>
      </w:r>
      <w:r>
        <w:instrText xml:space="preserve"> ADDIN ZOTERO_ITEM CSL_CITATION {"citationID":"00000029","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61EA131F" w14:textId="77777777" w:rsidR="00AA035C" w:rsidRDefault="00AA035C" w:rsidP="00AA035C">
      <w:pPr>
        <w:pStyle w:val="Compact"/>
        <w:numPr>
          <w:ilvl w:val="1"/>
          <w:numId w:val="1"/>
        </w:numPr>
      </w:pPr>
      <w:r>
        <w:t>Sleep disorder</w:t>
      </w:r>
    </w:p>
    <w:p w14:paraId="6BEC80FF" w14:textId="7D94C610" w:rsidR="00AA035C" w:rsidRDefault="00AA035C" w:rsidP="00AA035C">
      <w:pPr>
        <w:pStyle w:val="Compact"/>
        <w:numPr>
          <w:ilvl w:val="2"/>
          <w:numId w:val="1"/>
        </w:numPr>
      </w:pPr>
      <w:r>
        <w:fldChar w:fldCharType="begin"/>
      </w:r>
      <w:r w:rsidR="00041C01">
        <w:instrText xml:space="preserve"> ADDIN ZOTERO_ITEM CSL_CITATION {"citationID":"G1BCDDVG","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6B1DB6B0" w14:textId="77777777" w:rsidR="00AA035C" w:rsidRDefault="00AA035C" w:rsidP="00AA035C">
      <w:pPr>
        <w:pStyle w:val="Compact"/>
        <w:numPr>
          <w:ilvl w:val="1"/>
          <w:numId w:val="1"/>
        </w:numPr>
      </w:pPr>
      <w:r>
        <w:t>Hair loss</w:t>
      </w:r>
    </w:p>
    <w:p w14:paraId="6DF6681C" w14:textId="77777777" w:rsidR="00AA035C" w:rsidRDefault="00AA035C" w:rsidP="00AA035C">
      <w:pPr>
        <w:pStyle w:val="Compact"/>
        <w:numPr>
          <w:ilvl w:val="2"/>
          <w:numId w:val="1"/>
        </w:numPr>
      </w:pPr>
      <w:r>
        <w:fldChar w:fldCharType="begin"/>
      </w:r>
      <w:r>
        <w:instrText xml:space="preserve"> ADDIN ZOTERO_ITEM CSL_CITATION {"citationID":"0000003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2104E2D9" w14:textId="77777777" w:rsidR="00AA035C" w:rsidRDefault="00AA035C" w:rsidP="00AA035C">
      <w:pPr>
        <w:pStyle w:val="Compact"/>
        <w:numPr>
          <w:ilvl w:val="1"/>
          <w:numId w:val="1"/>
        </w:numPr>
      </w:pPr>
      <w:r>
        <w:t>Dizziness</w:t>
      </w:r>
    </w:p>
    <w:p w14:paraId="537F6F3B" w14:textId="77777777" w:rsidR="00AA035C" w:rsidRDefault="00AA035C" w:rsidP="00AA035C">
      <w:pPr>
        <w:pStyle w:val="Compact"/>
        <w:numPr>
          <w:ilvl w:val="2"/>
          <w:numId w:val="1"/>
        </w:numPr>
      </w:pPr>
      <w:r>
        <w:fldChar w:fldCharType="begin"/>
      </w:r>
      <w:r>
        <w:instrText xml:space="preserve"> ADDIN ZOTERO_ITEM CSL_CITATION {"citationID":"0000003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E805F0">
        <w:rPr>
          <w:rFonts w:ascii="Aptos" w:hAnsi="Aptos"/>
        </w:rPr>
        <w:t>(Paradowska-Nowakowska et al., 2023)</w:t>
      </w:r>
      <w:r>
        <w:fldChar w:fldCharType="end"/>
      </w:r>
    </w:p>
    <w:p w14:paraId="5ADB0073" w14:textId="77777777" w:rsidR="00AA035C" w:rsidRDefault="00AA035C" w:rsidP="00AA035C">
      <w:bookmarkStart w:id="4" w:name="cpet"/>
      <w:r>
        <w:lastRenderedPageBreak/>
        <w:t>CPET</w:t>
      </w:r>
    </w:p>
    <w:p w14:paraId="1EAD29B3" w14:textId="77777777" w:rsidR="00AA035C" w:rsidRDefault="00AA035C" w:rsidP="00AA035C">
      <w:pPr>
        <w:pStyle w:val="Compact"/>
        <w:numPr>
          <w:ilvl w:val="0"/>
          <w:numId w:val="1"/>
        </w:numPr>
      </w:pPr>
      <w:r>
        <w:t>Higher proportion of women in the O2 delivery / utilization group (62.5%) compared to dysfunctional breathing group (46.7%) or the respiratory limitation group (17.9%)</w:t>
      </w:r>
    </w:p>
    <w:bookmarkEnd w:id="4"/>
    <w:p w14:paraId="7E2128BC" w14:textId="77777777" w:rsidR="00AA035C" w:rsidRDefault="00AA035C" w:rsidP="00AA035C"/>
    <w:p w14:paraId="40CFEA6E" w14:textId="77777777" w:rsidR="00AA035C" w:rsidRDefault="00AA035C" w:rsidP="00AA035C"/>
    <w:p w14:paraId="779B3668" w14:textId="77777777" w:rsidR="00AA035C" w:rsidRDefault="00AA035C" w:rsidP="00AA035C">
      <w:pPr>
        <w:pStyle w:val="Heading2"/>
      </w:pPr>
      <w:r>
        <w:t>Ethnicity</w:t>
      </w:r>
    </w:p>
    <w:p w14:paraId="18832D3E" w14:textId="77777777" w:rsidR="00AA035C" w:rsidRDefault="00AA035C" w:rsidP="00AA035C">
      <w:pPr>
        <w:pStyle w:val="Compact"/>
        <w:numPr>
          <w:ilvl w:val="0"/>
          <w:numId w:val="1"/>
        </w:numPr>
      </w:pPr>
      <w:r>
        <w:t>Black race was associated with lower likelihood of cognitive impairment</w:t>
      </w:r>
    </w:p>
    <w:p w14:paraId="48978377" w14:textId="7B6B67EE" w:rsidR="00AA035C" w:rsidRPr="00AA035C" w:rsidRDefault="00AA035C" w:rsidP="00AA035C">
      <w:r>
        <w:fldChar w:fldCharType="begin"/>
      </w:r>
      <w:r>
        <w:instrText xml:space="preserve"> ADDIN ZOTERO_ITEM CSL_CITATION {"citationID":"00000033","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Pr="00E805F0">
        <w:rPr>
          <w:rFonts w:ascii="Aptos" w:hAnsi="Aptos"/>
          <w:sz w:val="24"/>
        </w:rPr>
        <w:t>(Bonner-Jackson et al., 2024)</w:t>
      </w:r>
      <w:r>
        <w:fldChar w:fldCharType="end"/>
      </w:r>
    </w:p>
    <w:p w14:paraId="2ED560F6" w14:textId="77777777" w:rsidR="00AA035C" w:rsidRDefault="00AA035C" w:rsidP="00AA035C">
      <w:pPr>
        <w:pStyle w:val="Heading1"/>
      </w:pPr>
      <w:r>
        <w:t xml:space="preserve">IMT </w:t>
      </w:r>
    </w:p>
    <w:p w14:paraId="41C1D371" w14:textId="3B184DB4" w:rsidR="00450CAF" w:rsidRDefault="00450CAF" w:rsidP="00450CAF">
      <w:pPr>
        <w:pStyle w:val="Heading2"/>
      </w:pPr>
      <w:r>
        <w:t>Outcomes</w:t>
      </w:r>
    </w:p>
    <w:p w14:paraId="6FD8ACDD" w14:textId="0347B0D3" w:rsidR="001933E9" w:rsidRDefault="001933E9" w:rsidP="00872DA4">
      <w:pPr>
        <w:pStyle w:val="Heading3"/>
      </w:pPr>
      <w:r>
        <w:t>Cardiac</w:t>
      </w:r>
    </w:p>
    <w:p w14:paraId="5F7F52ED" w14:textId="77777777" w:rsidR="001933E9" w:rsidRDefault="001933E9" w:rsidP="001933E9"/>
    <w:p w14:paraId="446362B3" w14:textId="77777777" w:rsidR="001933E9" w:rsidRDefault="001933E9" w:rsidP="001933E9">
      <w:pPr>
        <w:pStyle w:val="Compact"/>
        <w:numPr>
          <w:ilvl w:val="0"/>
          <w:numId w:val="1"/>
        </w:numPr>
      </w:pPr>
      <w:r>
        <w:t>IMT does not improve LVEF</w:t>
      </w:r>
    </w:p>
    <w:p w14:paraId="33CE490A" w14:textId="77777777" w:rsidR="001933E9" w:rsidRDefault="001933E9" w:rsidP="001933E9">
      <w:pPr>
        <w:pStyle w:val="Compact"/>
        <w:numPr>
          <w:ilvl w:val="1"/>
          <w:numId w:val="1"/>
        </w:numPr>
      </w:pPr>
      <w:r>
        <w:fldChar w:fldCharType="begin"/>
      </w:r>
      <w:r>
        <w:instrText xml:space="preserve"> ADDIN ZOTERO_ITEM CSL_CITATION {"citationID":"00000090","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Trevizan et al., 2021)</w:t>
      </w:r>
      <w:r>
        <w:fldChar w:fldCharType="end"/>
      </w:r>
    </w:p>
    <w:p w14:paraId="0BD4E093" w14:textId="77777777" w:rsidR="001933E9" w:rsidRDefault="001933E9" w:rsidP="001933E9">
      <w:pPr>
        <w:pStyle w:val="Compact"/>
        <w:numPr>
          <w:ilvl w:val="0"/>
          <w:numId w:val="1"/>
        </w:numPr>
      </w:pPr>
      <w:r>
        <w:t>IMT does not improve BNP</w:t>
      </w:r>
    </w:p>
    <w:p w14:paraId="00B81603" w14:textId="77777777" w:rsidR="001933E9" w:rsidRDefault="001933E9" w:rsidP="001933E9">
      <w:pPr>
        <w:pStyle w:val="Compact"/>
        <w:numPr>
          <w:ilvl w:val="1"/>
          <w:numId w:val="1"/>
        </w:numPr>
      </w:pPr>
      <w:r>
        <w:fldChar w:fldCharType="begin"/>
      </w:r>
      <w:r>
        <w:instrText xml:space="preserve"> ADDIN ZOTERO_ITEM CSL_CITATION {"citationID":"00000091","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Trevizan et al., 2021)</w:t>
      </w:r>
      <w:r>
        <w:fldChar w:fldCharType="end"/>
      </w:r>
    </w:p>
    <w:p w14:paraId="55EEC75F" w14:textId="77777777" w:rsidR="001933E9" w:rsidRPr="001933E9" w:rsidRDefault="001933E9" w:rsidP="001933E9"/>
    <w:p w14:paraId="39C996BF" w14:textId="3312B5E4" w:rsidR="00092D3C" w:rsidRDefault="00092D3C" w:rsidP="00872DA4">
      <w:pPr>
        <w:pStyle w:val="Heading3"/>
      </w:pPr>
      <w:r>
        <w:t>Respiratory</w:t>
      </w:r>
    </w:p>
    <w:p w14:paraId="7621803D" w14:textId="33B10C6F" w:rsidR="00092D3C" w:rsidRDefault="00092D3C" w:rsidP="00092D3C">
      <w:pPr>
        <w:pStyle w:val="Compact"/>
        <w:numPr>
          <w:ilvl w:val="1"/>
          <w:numId w:val="1"/>
        </w:numPr>
      </w:pPr>
      <w:r>
        <w:t xml:space="preserve">Reduced EMGdi / EMG dimax </w:t>
      </w:r>
      <w:r>
        <w:fldChar w:fldCharType="begin"/>
      </w:r>
      <w:r w:rsidR="00041C01">
        <w:instrText xml:space="preserve"> ADDIN ZOTERO_ITEM CSL_CITATION {"citationID":"H1GMUI1L","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Pr="00285A3E">
        <w:rPr>
          <w:rFonts w:ascii="Aptos" w:hAnsi="Aptos"/>
        </w:rPr>
        <w:t>(Langer et al., 2018)</w:t>
      </w:r>
      <w:r>
        <w:fldChar w:fldCharType="end"/>
      </w:r>
    </w:p>
    <w:p w14:paraId="32188543" w14:textId="77777777" w:rsidR="00092D3C" w:rsidRDefault="00092D3C" w:rsidP="00092D3C">
      <w:pPr>
        <w:pStyle w:val="Compact"/>
        <w:numPr>
          <w:ilvl w:val="0"/>
          <w:numId w:val="1"/>
        </w:numPr>
      </w:pPr>
      <w:r>
        <w:t>No change in phrenic nerve conductance</w:t>
      </w:r>
    </w:p>
    <w:p w14:paraId="71BD3939" w14:textId="77777777" w:rsidR="00092D3C" w:rsidRDefault="00092D3C" w:rsidP="00092D3C">
      <w:pPr>
        <w:pStyle w:val="Compact"/>
        <w:numPr>
          <w:ilvl w:val="1"/>
          <w:numId w:val="1"/>
        </w:numPr>
      </w:pPr>
      <w:r>
        <w:t>[@schaefferEffectsInspiratoryMuscle2023]</w:t>
      </w:r>
    </w:p>
    <w:p w14:paraId="5870F61C" w14:textId="77777777" w:rsidR="00092D3C" w:rsidRDefault="00092D3C" w:rsidP="00092D3C">
      <w:pPr>
        <w:pStyle w:val="Compact"/>
        <w:numPr>
          <w:ilvl w:val="0"/>
          <w:numId w:val="1"/>
        </w:numPr>
      </w:pPr>
      <w:r>
        <w:t>No change in diaphragm EMG [@schaefferEffectsInspiratoryMuscle2023]</w:t>
      </w:r>
    </w:p>
    <w:p w14:paraId="5993A83F" w14:textId="77777777" w:rsidR="00092D3C" w:rsidRDefault="00092D3C" w:rsidP="00092D3C">
      <w:pPr>
        <w:pStyle w:val="Compact"/>
        <w:numPr>
          <w:ilvl w:val="0"/>
          <w:numId w:val="1"/>
        </w:numPr>
      </w:pPr>
      <w:r>
        <w:t>No change in diaphragm thickness</w:t>
      </w:r>
    </w:p>
    <w:p w14:paraId="10AA5E0B" w14:textId="577D09B3" w:rsidR="00092D3C" w:rsidRDefault="00092D3C" w:rsidP="00092D3C">
      <w:pPr>
        <w:pStyle w:val="Compact"/>
        <w:numPr>
          <w:ilvl w:val="1"/>
          <w:numId w:val="1"/>
        </w:numPr>
      </w:pPr>
      <w:r>
        <w:fldChar w:fldCharType="begin"/>
      </w:r>
      <w:r w:rsidR="00041C01">
        <w:instrText xml:space="preserve"> ADDIN ZOTERO_ITEM CSL_CITATION {"citationID":"feVN2qUr","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Pr="00285A3E">
        <w:rPr>
          <w:rFonts w:ascii="Aptos" w:hAnsi="Aptos"/>
        </w:rPr>
        <w:t>(Benli et al., 2024)</w:t>
      </w:r>
      <w:r>
        <w:fldChar w:fldCharType="end"/>
      </w:r>
    </w:p>
    <w:p w14:paraId="72E687B6" w14:textId="47D09E54" w:rsidR="00092D3C" w:rsidRDefault="00092D3C" w:rsidP="00092D3C">
      <w:pPr>
        <w:pStyle w:val="Compact"/>
        <w:numPr>
          <w:ilvl w:val="1"/>
          <w:numId w:val="1"/>
        </w:numPr>
      </w:pPr>
      <w:r>
        <w:fldChar w:fldCharType="begin"/>
      </w:r>
      <w:r w:rsidR="00041C01">
        <w:instrText xml:space="preserve"> ADDIN ZOTERO_ITEM CSL_CITATION {"citationID":"qvUW7xlv","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285A3E">
        <w:rPr>
          <w:rFonts w:ascii="Aptos" w:hAnsi="Aptos"/>
        </w:rPr>
        <w:t>(Spiesshoefer et al., 2024)</w:t>
      </w:r>
      <w:r>
        <w:fldChar w:fldCharType="end"/>
      </w:r>
    </w:p>
    <w:p w14:paraId="60553748" w14:textId="46E47B38" w:rsidR="00092D3C" w:rsidRDefault="00092D3C" w:rsidP="00092D3C">
      <w:pPr>
        <w:numPr>
          <w:ilvl w:val="0"/>
          <w:numId w:val="1"/>
        </w:numPr>
        <w:spacing w:after="200" w:line="240" w:lineRule="auto"/>
      </w:pPr>
      <w:r>
        <w:t>Dyspnea</w:t>
      </w:r>
    </w:p>
    <w:p w14:paraId="4036BB2B" w14:textId="77777777" w:rsidR="00092D3C" w:rsidRPr="00242202" w:rsidRDefault="00092D3C" w:rsidP="00092D3C">
      <w:pPr>
        <w:numPr>
          <w:ilvl w:val="0"/>
          <w:numId w:val="1"/>
        </w:numPr>
        <w:spacing w:after="200" w:line="240" w:lineRule="auto"/>
        <w:rPr>
          <w:highlight w:val="magenta"/>
        </w:rPr>
      </w:pPr>
      <w:r w:rsidRPr="00242202">
        <w:rPr>
          <w:highlight w:val="magenta"/>
        </w:rPr>
        <w:t>IMT reduces dyspnea</w:t>
      </w:r>
    </w:p>
    <w:p w14:paraId="0EB73DAF" w14:textId="6BFEE8D4" w:rsidR="00092D3C" w:rsidRPr="00242202" w:rsidRDefault="00092D3C" w:rsidP="00092D3C">
      <w:pPr>
        <w:pStyle w:val="Compact"/>
        <w:numPr>
          <w:ilvl w:val="1"/>
          <w:numId w:val="1"/>
        </w:numPr>
        <w:rPr>
          <w:highlight w:val="magenta"/>
        </w:rPr>
      </w:pPr>
      <w:r w:rsidRPr="00242202">
        <w:rPr>
          <w:highlight w:val="magenta"/>
        </w:rPr>
        <w:t xml:space="preserve">Long COVID </w:t>
      </w:r>
      <w:r w:rsidRPr="00242202">
        <w:rPr>
          <w:highlight w:val="magenta"/>
        </w:rPr>
        <w:fldChar w:fldCharType="begin"/>
      </w:r>
      <w:r w:rsidR="00041C01">
        <w:rPr>
          <w:highlight w:val="magenta"/>
        </w:rPr>
        <w:instrText xml:space="preserve"> ADDIN ZOTERO_ITEM CSL_CITATION {"citationID":"aDN1XeOW","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242202">
        <w:rPr>
          <w:highlight w:val="magenta"/>
        </w:rPr>
        <w:fldChar w:fldCharType="separate"/>
      </w:r>
      <w:r w:rsidRPr="00242202">
        <w:rPr>
          <w:rFonts w:ascii="Aptos" w:hAnsi="Aptos"/>
          <w:highlight w:val="magenta"/>
        </w:rPr>
        <w:t>(McNarry et al., 2022)</w:t>
      </w:r>
      <w:r w:rsidRPr="00242202">
        <w:rPr>
          <w:highlight w:val="magenta"/>
        </w:rPr>
        <w:fldChar w:fldCharType="end"/>
      </w:r>
    </w:p>
    <w:p w14:paraId="26C62CFB" w14:textId="4351B987" w:rsidR="00092D3C" w:rsidRPr="00242202" w:rsidRDefault="00092D3C" w:rsidP="00092D3C">
      <w:pPr>
        <w:pStyle w:val="Compact"/>
        <w:numPr>
          <w:ilvl w:val="1"/>
          <w:numId w:val="1"/>
        </w:numPr>
        <w:rPr>
          <w:highlight w:val="magenta"/>
        </w:rPr>
      </w:pPr>
      <w:r w:rsidRPr="00242202">
        <w:rPr>
          <w:highlight w:val="magenta"/>
        </w:rPr>
        <w:t xml:space="preserve">MRC, TDI </w:t>
      </w:r>
      <w:r w:rsidRPr="00242202">
        <w:rPr>
          <w:highlight w:val="magenta"/>
        </w:rPr>
        <w:fldChar w:fldCharType="begin"/>
      </w:r>
      <w:r w:rsidR="00041C01">
        <w:rPr>
          <w:highlight w:val="magenta"/>
        </w:rPr>
        <w:instrText xml:space="preserve"> ADDIN ZOTERO_ITEM CSL_CITATION {"citationID":"oIlcDK6N","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242202">
        <w:rPr>
          <w:highlight w:val="magenta"/>
        </w:rPr>
        <w:fldChar w:fldCharType="separate"/>
      </w:r>
      <w:r w:rsidRPr="00242202">
        <w:rPr>
          <w:rFonts w:ascii="Aptos" w:hAnsi="Aptos"/>
          <w:highlight w:val="magenta"/>
        </w:rPr>
        <w:t>(Langer et al., 2018)</w:t>
      </w:r>
      <w:r w:rsidRPr="00242202">
        <w:rPr>
          <w:highlight w:val="magenta"/>
        </w:rPr>
        <w:fldChar w:fldCharType="end"/>
      </w:r>
    </w:p>
    <w:p w14:paraId="1BB85AD3" w14:textId="77777777" w:rsidR="00092D3C" w:rsidRPr="00242202" w:rsidRDefault="00092D3C" w:rsidP="00092D3C">
      <w:pPr>
        <w:pStyle w:val="Compact"/>
        <w:numPr>
          <w:ilvl w:val="1"/>
          <w:numId w:val="1"/>
        </w:numPr>
        <w:rPr>
          <w:highlight w:val="magenta"/>
        </w:rPr>
      </w:pPr>
      <w:r w:rsidRPr="00242202">
        <w:rPr>
          <w:highlight w:val="magenta"/>
        </w:rPr>
        <w:t>TDI [@schaefferEffectsInspiratoryMuscle2023]</w:t>
      </w:r>
    </w:p>
    <w:p w14:paraId="0A8108A1" w14:textId="77777777" w:rsidR="00092D3C" w:rsidRPr="00242202" w:rsidRDefault="00092D3C" w:rsidP="00092D3C">
      <w:pPr>
        <w:pStyle w:val="Compact"/>
        <w:numPr>
          <w:ilvl w:val="1"/>
          <w:numId w:val="1"/>
        </w:numPr>
        <w:rPr>
          <w:highlight w:val="magenta"/>
        </w:rPr>
      </w:pPr>
      <w:r w:rsidRPr="00242202">
        <w:rPr>
          <w:highlight w:val="magenta"/>
        </w:rPr>
        <w:t>DSI [@abodonyaInspiratoryMuscleTraining2021]</w:t>
      </w:r>
    </w:p>
    <w:p w14:paraId="1334AFE7" w14:textId="77777777" w:rsidR="00092D3C" w:rsidRPr="00242202" w:rsidRDefault="00092D3C" w:rsidP="00092D3C">
      <w:pPr>
        <w:pStyle w:val="Compact"/>
        <w:numPr>
          <w:ilvl w:val="1"/>
          <w:numId w:val="1"/>
        </w:numPr>
        <w:rPr>
          <w:highlight w:val="yellow"/>
        </w:rPr>
      </w:pPr>
      <w:r w:rsidRPr="00242202">
        <w:rPr>
          <w:highlight w:val="yellow"/>
        </w:rPr>
        <w:t xml:space="preserve">Long COVID, improved mmRC (3 to 2) and CRQ dyspnea domain </w:t>
      </w:r>
      <w:r w:rsidRPr="00242202">
        <w:rPr>
          <w:highlight w:val="yellow"/>
        </w:rPr>
        <w:fldChar w:fldCharType="begin"/>
      </w:r>
      <w:r w:rsidRPr="00242202">
        <w:rPr>
          <w:highlight w:val="yellow"/>
        </w:rPr>
        <w:instrText xml:space="preserve"> ADDIN ZOTERO_ITEM CSL_CITATION {"citationID":"0000003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Pr="00242202">
        <w:rPr>
          <w:rFonts w:ascii="Arial" w:hAnsi="Arial" w:cs="Arial"/>
          <w:highlight w:val="yellow"/>
        </w:rPr>
        <w:instrText> </w:instrText>
      </w:r>
      <w:r w:rsidRPr="00242202">
        <w:rPr>
          <w:highlight w:val="yellow"/>
        </w:rPr>
        <w:instrText>years after hospitalization for COVID-19 and, second, to investigate the impact of inspiratory muscle training (IMT) on diaphragm and inspiratory muscle weakness and exertional dyspnea in individuals with long COVID. Methods: Approximately 2</w:instrText>
      </w:r>
      <w:r w:rsidRPr="00242202">
        <w:rPr>
          <w:rFonts w:ascii="Arial" w:hAnsi="Arial" w:cs="Arial"/>
          <w:highlight w:val="yellow"/>
        </w:rPr>
        <w:instrText> </w:instrText>
      </w:r>
      <w:r w:rsidRPr="00242202">
        <w:rPr>
          <w:highlight w:val="yellow"/>
        </w:rPr>
        <w:instrText>years after hospitalization for COVID-19, 30 individuals (11 women, 19 men; median age, 58</w:instrText>
      </w:r>
      <w:r w:rsidRPr="00242202">
        <w:rPr>
          <w:rFonts w:ascii="Arial" w:hAnsi="Arial" w:cs="Arial"/>
          <w:highlight w:val="yellow"/>
        </w:rPr>
        <w:instrText> </w:instrText>
      </w:r>
      <w:r w:rsidRPr="00242202">
        <w:rPr>
          <w:highlight w:val="yellow"/>
        </w:rPr>
        <w:instrText>years; interquartile range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51-63) underwent comprehensive (invasive) respiratory muscle assessment and evaluation of dyspnea. Eighteen with persistent diaphragm muscle weakness and exertional dyspnea were randomized to 6</w:instrText>
      </w:r>
      <w:r w:rsidRPr="00242202">
        <w:rPr>
          <w:rFonts w:ascii="Arial" w:hAnsi="Arial" w:cs="Arial"/>
          <w:highlight w:val="yellow"/>
        </w:rPr>
        <w:instrText> </w:instrText>
      </w:r>
      <w:r w:rsidRPr="00242202">
        <w:rPr>
          <w:highlight w:val="yellow"/>
        </w:rPr>
        <w:instrText>weeks of IMT or sham training; assessments were repeated immediately after and 6</w:instrText>
      </w:r>
      <w:r w:rsidRPr="00242202">
        <w:rPr>
          <w:rFonts w:ascii="Arial" w:hAnsi="Arial" w:cs="Arial"/>
          <w:highlight w:val="yellow"/>
        </w:rPr>
        <w:instrText> </w:instrText>
      </w:r>
      <w:r w:rsidRPr="00242202">
        <w:rPr>
          <w:highlight w:val="yellow"/>
        </w:rPr>
        <w:instrText>weeks after IMT completion. The primary endpoint was change in inspiratory muscle fatiguability immediately after IMT. Measurements and Main Results: At a median of 31 months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Pr="00242202">
        <w:rPr>
          <w:rFonts w:ascii="Arial" w:hAnsi="Arial" w:cs="Arial"/>
          <w:highlight w:val="yellow"/>
        </w:rPr>
        <w:instrText> </w:instrText>
      </w:r>
      <w:r w:rsidRPr="00242202">
        <w:rPr>
          <w:highlight w:val="yellow"/>
        </w:rPr>
        <w:instrText>cm H2O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75-91] vs. 100</w:instrText>
      </w:r>
      <w:r w:rsidRPr="00242202">
        <w:rPr>
          <w:rFonts w:ascii="Arial" w:hAnsi="Arial" w:cs="Arial"/>
          <w:highlight w:val="yellow"/>
        </w:rPr>
        <w:instrText> </w:instrText>
      </w:r>
      <w:r w:rsidRPr="00242202">
        <w:rPr>
          <w:highlight w:val="yellow"/>
        </w:rPr>
        <w:instrText>cm H2O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81-113],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2), inspiratory muscle fatiguability (time to task failure, 365</w:instrText>
      </w:r>
      <w:r w:rsidRPr="00242202">
        <w:rPr>
          <w:rFonts w:ascii="Arial" w:hAnsi="Arial" w:cs="Arial"/>
          <w:highlight w:val="yellow"/>
        </w:rPr>
        <w:instrText> </w:instrText>
      </w:r>
      <w:r w:rsidRPr="00242202">
        <w:rPr>
          <w:highlight w:val="yellow"/>
        </w:rPr>
        <w:instrText>s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284-701] vs. 983</w:instrText>
      </w:r>
      <w:r w:rsidRPr="00242202">
        <w:rPr>
          <w:rFonts w:ascii="Arial" w:hAnsi="Arial" w:cs="Arial"/>
          <w:highlight w:val="yellow"/>
        </w:rPr>
        <w:instrText> </w:instrText>
      </w:r>
      <w:r w:rsidRPr="00242202">
        <w:rPr>
          <w:highlight w:val="yellow"/>
        </w:rPr>
        <w:instrText>s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551-1,494],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5), diaphragm voluntary activation index (79%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63-92] vs. 89%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75-94],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3), and dyspnea (Borg score, 7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5.5-8] vs. 6 [IQR</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4-7], P</w:instrText>
      </w:r>
      <w:r w:rsidRPr="00242202">
        <w:rPr>
          <w:rFonts w:ascii="Arial" w:hAnsi="Arial" w:cs="Arial"/>
          <w:highlight w:val="yellow"/>
        </w:rPr>
        <w:instrText> </w:instrText>
      </w:r>
      <w:r w:rsidRPr="00242202">
        <w:rPr>
          <w:highlight w:val="yellow"/>
        </w:rPr>
        <w:instrText>=</w:instrText>
      </w:r>
      <w:r w:rsidRPr="00242202">
        <w:rPr>
          <w:rFonts w:ascii="Arial" w:hAnsi="Arial" w:cs="Arial"/>
          <w:highlight w:val="yellow"/>
        </w:rPr>
        <w:instrText> </w:instrText>
      </w:r>
      <w:r w:rsidRPr="00242202">
        <w:rPr>
          <w:highlight w:val="yellow"/>
        </w:rPr>
        <w:instrText>0.03). Improvements persisted for 6</w:instrText>
      </w:r>
      <w:r w:rsidRPr="00242202">
        <w:rPr>
          <w:rFonts w:ascii="Arial" w:hAnsi="Arial" w:cs="Arial"/>
          <w:highlight w:val="yellow"/>
        </w:rPr>
        <w:instrText> </w:instrText>
      </w:r>
      <w:r w:rsidRPr="00242202">
        <w:rPr>
          <w:highlight w:val="yellow"/>
        </w:rP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42202">
        <w:rPr>
          <w:highlight w:val="yellow"/>
        </w:rPr>
        <w:fldChar w:fldCharType="separate"/>
      </w:r>
      <w:r w:rsidRPr="00242202">
        <w:rPr>
          <w:rFonts w:ascii="Aptos" w:hAnsi="Aptos"/>
          <w:highlight w:val="yellow"/>
        </w:rPr>
        <w:t>(Spiesshoefer et al., 2024)</w:t>
      </w:r>
      <w:r w:rsidRPr="00242202">
        <w:rPr>
          <w:highlight w:val="yellow"/>
        </w:rPr>
        <w:fldChar w:fldCharType="end"/>
      </w:r>
    </w:p>
    <w:p w14:paraId="674CF939" w14:textId="77777777" w:rsidR="00092D3C" w:rsidRDefault="00092D3C" w:rsidP="00092D3C">
      <w:pPr>
        <w:pStyle w:val="Compact"/>
        <w:numPr>
          <w:ilvl w:val="1"/>
          <w:numId w:val="1"/>
        </w:numPr>
        <w:rPr>
          <w:highlight w:val="magenta"/>
        </w:rPr>
      </w:pPr>
      <w:r w:rsidRPr="00242202">
        <w:rPr>
          <w:highlight w:val="magenta"/>
        </w:rPr>
        <w:t xml:space="preserve">CHF, mMRC </w:t>
      </w:r>
      <w:r w:rsidRPr="00242202">
        <w:rPr>
          <w:highlight w:val="magenta"/>
        </w:rPr>
        <w:fldChar w:fldCharType="begin"/>
      </w:r>
      <w:r w:rsidRPr="00242202">
        <w:rPr>
          <w:highlight w:val="magenta"/>
        </w:rPr>
        <w:instrText xml:space="preserve"> ADDIN ZOTERO_ITEM CSL_CITATION {"citationID":"00000036","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42202">
        <w:rPr>
          <w:highlight w:val="magenta"/>
        </w:rPr>
        <w:fldChar w:fldCharType="separate"/>
      </w:r>
      <w:r w:rsidRPr="00242202">
        <w:rPr>
          <w:rFonts w:ascii="Aptos" w:hAnsi="Aptos"/>
          <w:highlight w:val="magenta"/>
        </w:rPr>
        <w:t>(Tanriverdi et al., 2023)</w:t>
      </w:r>
      <w:r w:rsidRPr="00242202">
        <w:rPr>
          <w:highlight w:val="magenta"/>
        </w:rPr>
        <w:fldChar w:fldCharType="end"/>
      </w:r>
    </w:p>
    <w:p w14:paraId="706EEB9B" w14:textId="77777777" w:rsidR="002F0452" w:rsidRDefault="002F0452" w:rsidP="002F0452">
      <w:pPr>
        <w:pStyle w:val="Compact"/>
        <w:numPr>
          <w:ilvl w:val="1"/>
          <w:numId w:val="1"/>
        </w:numPr>
      </w:pPr>
      <w:r>
        <w:lastRenderedPageBreak/>
        <w:fldChar w:fldCharType="begin"/>
      </w:r>
      <w:r>
        <w:instrText xml:space="preserve"> ADDIN ZOTERO_ITEM CSL_CITATION {"citationID":"0000008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cs="Times New Roman"/>
        </w:rPr>
        <w:t>(Katayıfçı et al., 2022)</w:t>
      </w:r>
      <w:r>
        <w:fldChar w:fldCharType="end"/>
      </w:r>
    </w:p>
    <w:p w14:paraId="6A518F8B" w14:textId="77777777" w:rsidR="002F0452" w:rsidRDefault="002F0452" w:rsidP="002F0452">
      <w:pPr>
        <w:pStyle w:val="Compact"/>
        <w:numPr>
          <w:ilvl w:val="1"/>
          <w:numId w:val="1"/>
        </w:numPr>
      </w:pPr>
      <w:r>
        <w:t xml:space="preserve">COPD meta-analysis SGRQ, TDI total, mMRC </w:t>
      </w:r>
      <w:r>
        <w:fldChar w:fldCharType="begin"/>
      </w:r>
      <w:r>
        <w:instrText xml:space="preserve"> ADDIN ZOTERO_ITEM CSL_CITATION {"citationID":"0000008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Pr="00285A3E">
        <w:rPr>
          <w:rFonts w:ascii="Aptos" w:hAnsi="Aptos"/>
        </w:rPr>
        <w:t>(Ammous et al., 2023)</w:t>
      </w:r>
      <w:r>
        <w:fldChar w:fldCharType="end"/>
      </w:r>
    </w:p>
    <w:p w14:paraId="3DF23F05" w14:textId="77777777" w:rsidR="002F0452" w:rsidRPr="00242202" w:rsidRDefault="002F0452" w:rsidP="00092D3C">
      <w:pPr>
        <w:pStyle w:val="Compact"/>
        <w:numPr>
          <w:ilvl w:val="1"/>
          <w:numId w:val="1"/>
        </w:numPr>
        <w:rPr>
          <w:highlight w:val="magenta"/>
        </w:rPr>
      </w:pPr>
    </w:p>
    <w:p w14:paraId="0F01E46A" w14:textId="77777777" w:rsidR="00092D3C" w:rsidRPr="00242202" w:rsidRDefault="00092D3C" w:rsidP="00092D3C">
      <w:pPr>
        <w:numPr>
          <w:ilvl w:val="0"/>
          <w:numId w:val="1"/>
        </w:numPr>
        <w:spacing w:after="200" w:line="240" w:lineRule="auto"/>
        <w:rPr>
          <w:highlight w:val="magenta"/>
        </w:rPr>
      </w:pPr>
      <w:r w:rsidRPr="00242202">
        <w:rPr>
          <w:highlight w:val="magenta"/>
        </w:rPr>
        <w:t>IMT does not reduce dyspnea</w:t>
      </w:r>
    </w:p>
    <w:p w14:paraId="56A46EC7" w14:textId="77777777" w:rsidR="00092D3C" w:rsidRPr="00242202" w:rsidRDefault="00092D3C" w:rsidP="00092D3C">
      <w:pPr>
        <w:pStyle w:val="Compact"/>
        <w:numPr>
          <w:ilvl w:val="1"/>
          <w:numId w:val="1"/>
        </w:numPr>
        <w:rPr>
          <w:highlight w:val="magenta"/>
        </w:rPr>
      </w:pPr>
      <w:r w:rsidRPr="00242202">
        <w:rPr>
          <w:highlight w:val="magenta"/>
        </w:rPr>
        <w:t xml:space="preserve">mMRC </w:t>
      </w:r>
      <w:r w:rsidRPr="00242202">
        <w:rPr>
          <w:highlight w:val="magenta"/>
        </w:rPr>
        <w:fldChar w:fldCharType="begin"/>
      </w:r>
      <w:r w:rsidRPr="00242202">
        <w:rPr>
          <w:highlight w:val="magenta"/>
        </w:rPr>
        <w:instrText xml:space="preserve"> ADDIN ZOTERO_ITEM CSL_CITATION {"citationID":"0000003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242202">
        <w:rPr>
          <w:highlight w:val="magenta"/>
        </w:rPr>
        <w:fldChar w:fldCharType="separate"/>
      </w:r>
      <w:r w:rsidRPr="00242202">
        <w:rPr>
          <w:rFonts w:ascii="Aptos" w:hAnsi="Aptos" w:cs="Times New Roman"/>
          <w:highlight w:val="magenta"/>
        </w:rPr>
        <w:t>(Jimeno-Almazán et al., 2023)</w:t>
      </w:r>
      <w:r w:rsidRPr="00242202">
        <w:rPr>
          <w:highlight w:val="magenta"/>
        </w:rPr>
        <w:fldChar w:fldCharType="end"/>
      </w:r>
      <w:r w:rsidRPr="00242202">
        <w:rPr>
          <w:highlight w:val="magenta"/>
        </w:rPr>
        <w:t xml:space="preserve"> ## Inhalation</w:t>
      </w:r>
    </w:p>
    <w:p w14:paraId="35894E4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w:t>
      </w:r>
    </w:p>
    <w:p w14:paraId="6F8C4484"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3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092D3C">
        <w:rPr>
          <w:highlight w:val="magenta"/>
        </w:rPr>
        <w:fldChar w:fldCharType="separate"/>
      </w:r>
      <w:r w:rsidRPr="00092D3C">
        <w:rPr>
          <w:rFonts w:ascii="Aptos" w:hAnsi="Aptos" w:cs="Times New Roman"/>
          <w:highlight w:val="magenta"/>
        </w:rPr>
        <w:t>(Katayıfçı et al., 2022)</w:t>
      </w:r>
      <w:r w:rsidRPr="00092D3C">
        <w:rPr>
          <w:highlight w:val="magenta"/>
        </w:rPr>
        <w:fldChar w:fldCharType="end"/>
      </w:r>
    </w:p>
    <w:p w14:paraId="732D7688"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39","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092D3C">
        <w:rPr>
          <w:highlight w:val="magenta"/>
        </w:rPr>
        <w:fldChar w:fldCharType="separate"/>
      </w:r>
      <w:r w:rsidRPr="00092D3C">
        <w:rPr>
          <w:rFonts w:ascii="Aptos" w:hAnsi="Aptos"/>
          <w:highlight w:val="magenta"/>
        </w:rPr>
        <w:t>(Alwohayeb et al., 2018)</w:t>
      </w:r>
      <w:r w:rsidRPr="00092D3C">
        <w:rPr>
          <w:highlight w:val="magenta"/>
        </w:rPr>
        <w:fldChar w:fldCharType="end"/>
      </w:r>
    </w:p>
    <w:p w14:paraId="322945E7"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0","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0.66 cm/s/mmHg; post: 2.31</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02 cm/s/mmHg, P = 0.020). Acetylcholine-stimulated NO production increased in HBECs exposed to plasma from after vs. before the IMST intervention [pre: 1.49</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0.33; post: 1.73</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0.35 arbitrary units (AU); P &lt; 0.001]. Episodic memory increased modestly after the IMST intervention (pre: 95</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3; post: 103</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092D3C">
        <w:rPr>
          <w:highlight w:val="magenta"/>
        </w:rPr>
        <w:fldChar w:fldCharType="separate"/>
      </w:r>
      <w:r w:rsidRPr="00092D3C">
        <w:rPr>
          <w:rFonts w:ascii="Aptos" w:hAnsi="Aptos"/>
          <w:highlight w:val="magenta"/>
        </w:rPr>
        <w:t>(Freeberg et al., 2023)</w:t>
      </w:r>
      <w:r w:rsidRPr="00092D3C">
        <w:rPr>
          <w:highlight w:val="magenta"/>
        </w:rPr>
        <w:fldChar w:fldCharType="end"/>
      </w:r>
    </w:p>
    <w:p w14:paraId="746B8A8D" w14:textId="77777777" w:rsidR="00092D3C" w:rsidRPr="00092D3C" w:rsidRDefault="00092D3C" w:rsidP="00092D3C">
      <w:pPr>
        <w:pStyle w:val="Compact"/>
        <w:numPr>
          <w:ilvl w:val="1"/>
          <w:numId w:val="1"/>
        </w:numPr>
        <w:rPr>
          <w:highlight w:val="magenta"/>
        </w:rPr>
      </w:pPr>
      <w:r w:rsidRPr="00092D3C">
        <w:rPr>
          <w:highlight w:val="magenta"/>
        </w:rPr>
        <w:t xml:space="preserve">CKD </w:t>
      </w:r>
      <w:r w:rsidRPr="00092D3C">
        <w:rPr>
          <w:highlight w:val="magenta"/>
        </w:rPr>
        <w:fldChar w:fldCharType="begin"/>
      </w:r>
      <w:r w:rsidRPr="00092D3C">
        <w:rPr>
          <w:highlight w:val="magenta"/>
        </w:rPr>
        <w:instrText xml:space="preserve"> ADDIN ZOTERO_ITEM CSL_CITATION {"citationID":"00000041","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sidRPr="00092D3C">
        <w:rPr>
          <w:rFonts w:ascii="Arial" w:hAnsi="Arial" w:cs="Arial"/>
          <w:highlight w:val="magenta"/>
        </w:rPr>
        <w:instrText>ﬀ</w:instrText>
      </w:r>
      <w:r w:rsidRPr="00092D3C">
        <w:rPr>
          <w:highlight w:val="magenta"/>
        </w:rP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84.5; 95% CI, </w:instrText>
      </w:r>
      <w:r w:rsidRPr="00092D3C">
        <w:rPr>
          <w:rFonts w:ascii="Aptos" w:hAnsi="Aptos" w:cs="Aptos"/>
          <w:highlight w:val="magenta"/>
        </w:rPr>
        <w:instrText>−</w:instrText>
      </w:r>
      <w:r w:rsidRPr="00092D3C">
        <w:rPr>
          <w:highlight w:val="magenta"/>
        </w:rPr>
        <w:instrText xml:space="preserve">148.1 to </w:instrText>
      </w:r>
      <w:r w:rsidRPr="00092D3C">
        <w:rPr>
          <w:rFonts w:ascii="Aptos" w:hAnsi="Aptos" w:cs="Aptos"/>
          <w:highlight w:val="magenta"/>
        </w:rPr>
        <w:instrText>−</w:instrText>
      </w:r>
      <w:r w:rsidRPr="00092D3C">
        <w:rPr>
          <w:highlight w:val="magenta"/>
        </w:rPr>
        <w:instrText>20.9). Also, there was a reduction in plasma levels of angiopoietin-2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0.48; 95% CI, </w:instrText>
      </w:r>
      <w:r w:rsidRPr="00092D3C">
        <w:rPr>
          <w:rFonts w:ascii="Aptos" w:hAnsi="Aptos" w:cs="Aptos"/>
          <w:highlight w:val="magenta"/>
        </w:rPr>
        <w:instrText>−</w:instrText>
      </w:r>
      <w:r w:rsidRPr="00092D3C">
        <w:rPr>
          <w:highlight w:val="magenta"/>
        </w:rPr>
        <w:instrText xml:space="preserve">1.03 to </w:instrText>
      </w:r>
      <w:r w:rsidRPr="00092D3C">
        <w:rPr>
          <w:rFonts w:ascii="Aptos" w:hAnsi="Aptos" w:cs="Aptos"/>
          <w:highlight w:val="magenta"/>
        </w:rPr>
        <w:instrText>−</w:instrText>
      </w:r>
      <w:r w:rsidRPr="00092D3C">
        <w:rPr>
          <w:highlight w:val="magenta"/>
        </w:rPr>
        <w:instrText>0.097). Moreover, there was a signi</w:instrText>
      </w:r>
      <w:r w:rsidRPr="00092D3C">
        <w:rPr>
          <w:rFonts w:ascii="Aptos" w:hAnsi="Aptos" w:cs="Aptos"/>
          <w:highlight w:val="magenta"/>
        </w:rPr>
        <w:instrText>ﬁ</w:instrText>
      </w:r>
      <w:r w:rsidRPr="00092D3C">
        <w:rPr>
          <w:highlight w:val="magenta"/>
        </w:rPr>
        <w:instrText>cant reduction in mean blood pressure at rest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12.2; 95%CI, </w:instrText>
      </w:r>
      <w:r w:rsidRPr="00092D3C">
        <w:rPr>
          <w:rFonts w:ascii="Aptos" w:hAnsi="Aptos" w:cs="Aptos"/>
          <w:highlight w:val="magenta"/>
        </w:rPr>
        <w:instrText>−</w:instrText>
      </w:r>
      <w:r w:rsidRPr="00092D3C">
        <w:rPr>
          <w:highlight w:val="magenta"/>
        </w:rPr>
        <w:instrText xml:space="preserve">17.8 to </w:instrText>
      </w:r>
      <w:r w:rsidRPr="00092D3C">
        <w:rPr>
          <w:rFonts w:ascii="Aptos" w:hAnsi="Aptos" w:cs="Aptos"/>
          <w:highlight w:val="magenta"/>
        </w:rPr>
        <w:instrText>−</w:instrText>
      </w:r>
      <w:r w:rsidRPr="00092D3C">
        <w:rPr>
          <w:highlight w:val="magenta"/>
        </w:rPr>
        <w:instrText>6.6) associated with a reduction in endothelin-1 levels (between-group di</w:instrText>
      </w:r>
      <w:r w:rsidRPr="00092D3C">
        <w:rPr>
          <w:rFonts w:ascii="Arial" w:hAnsi="Arial" w:cs="Arial"/>
          <w:highlight w:val="magenta"/>
        </w:rPr>
        <w:instrText>ﬀ</w:instrText>
      </w:r>
      <w:r w:rsidRPr="00092D3C">
        <w:rPr>
          <w:highlight w:val="magenta"/>
        </w:rPr>
        <w:instrText xml:space="preserve">erence: </w:instrText>
      </w:r>
      <w:r w:rsidRPr="00092D3C">
        <w:rPr>
          <w:rFonts w:ascii="Aptos" w:hAnsi="Aptos" w:cs="Aptos"/>
          <w:highlight w:val="magenta"/>
        </w:rPr>
        <w:instrText>−</w:instrText>
      </w:r>
      <w:r w:rsidRPr="00092D3C">
        <w:rPr>
          <w:highlight w:val="magenta"/>
        </w:rPr>
        <w:instrText xml:space="preserve">0.164; 95% CI, </w:instrText>
      </w:r>
      <w:r w:rsidRPr="00092D3C">
        <w:rPr>
          <w:rFonts w:ascii="Aptos" w:hAnsi="Aptos" w:cs="Aptos"/>
          <w:highlight w:val="magenta"/>
        </w:rPr>
        <w:instrText>−</w:instrText>
      </w:r>
      <w:r w:rsidRPr="00092D3C">
        <w:rPr>
          <w:highlight w:val="magenta"/>
        </w:rPr>
        <w:instrText xml:space="preserve">0.293 to </w:instrText>
      </w:r>
      <w:r w:rsidRPr="00092D3C">
        <w:rPr>
          <w:rFonts w:ascii="Aptos" w:hAnsi="Aptos" w:cs="Aptos"/>
          <w:highlight w:val="magenta"/>
        </w:rPr>
        <w:instrText>−</w:instrText>
      </w:r>
      <w:r w:rsidRPr="00092D3C">
        <w:rPr>
          <w:highlight w:val="magenta"/>
        </w:rPr>
        <w:instrText>0.034). There was no di</w:instrText>
      </w:r>
      <w:r w:rsidRPr="00092D3C">
        <w:rPr>
          <w:rFonts w:ascii="Arial" w:hAnsi="Arial" w:cs="Arial"/>
          <w:highlight w:val="magenta"/>
        </w:rPr>
        <w:instrText>ﬀ</w:instrText>
      </w:r>
      <w:r w:rsidRPr="00092D3C">
        <w:rPr>
          <w:highlight w:val="magenta"/>
        </w:rP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Campos et al., 2018)</w:t>
      </w:r>
      <w:r w:rsidRPr="00092D3C">
        <w:rPr>
          <w:highlight w:val="magenta"/>
        </w:rPr>
        <w:fldChar w:fldCharType="end"/>
      </w:r>
    </w:p>
    <w:p w14:paraId="5CAF490B" w14:textId="77777777"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Pr="00092D3C">
        <w:rPr>
          <w:highlight w:val="magenta"/>
        </w:rPr>
        <w:instrText xml:space="preserve"> ADDIN ZOTERO_ITEM CSL_CITATION {"citationID":"00000042","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Trevizan et al., 2021)</w:t>
      </w:r>
      <w:r w:rsidRPr="00092D3C">
        <w:rPr>
          <w:highlight w:val="magenta"/>
        </w:rPr>
        <w:fldChar w:fldCharType="end"/>
      </w:r>
    </w:p>
    <w:p w14:paraId="4B9214B8"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3","properties":{"unsorted":false,"formattedCitation":"(Chen et al., 2023)","plainCitation":"(Chen et al., 2023)","noteIndex":0},"citationItems":[{"id":73,"uris":["http://zotero.org/users/12301744/items/SWW54USS"],"itemData":{"id":73,"type":"article-journal","abstract":"Purpose  Obstructive sleep apnea (OSA) is frequently accompanied by hypertension, resulting in cardiovascular comorbidities. Continuous positive airway pressure is a standard therapy for OSA but has poor adherence. Inspiratory muscle training (IMT) may reduce airway collapsibility and sympathetic output, which may decrease OSA severity and blood pressure. In this meta-analysis of randomized controlled trials (RCTs), we evaluated the efficacy of IMT in patients with OSA.\nMethods  We searched PubMed, EMBASE, Cochrane Library, Web of Science, and ClinicalTrials.gov databases for relevant RCTs published before November 2022.\nResults  Seven RCTs with a total of 160 patients with OSA were included. Compared with the control group, the IMT group exhibited significantly lower systolic and diastolic blood pressure (mean difference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0.77 an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4.58 mmHg, respectively), plasma catecholamine levels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28.64 pg/mL), Pittsburgh Sleep Quality Index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3.06), and Epworth Sleepiness Scale score (MD:</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4.37). No significant between-group differences were observed in the apnea</w:instrText>
      </w:r>
      <w:r w:rsidRPr="00092D3C">
        <w:rPr>
          <w:rFonts w:ascii="Aptos" w:hAnsi="Aptos" w:cs="Aptos"/>
          <w:highlight w:val="magenta"/>
        </w:rPr>
        <w:instrText>–</w:instrText>
      </w:r>
      <w:r w:rsidRPr="00092D3C">
        <w:rPr>
          <w:highlight w:val="magenta"/>
        </w:rPr>
        <w:instrText xml:space="preserve">hypopnea index, forced vital capacity (FVC), ratio of forced expiratory volume in 1 s to FVC, or adverse effects. The data indicate comprehensive evidence regarding the efficacy of IMT for OSA. However, the level of certainty (LOC) remains low.\nConclusion  IMT improved blood pressure- and sleep-related outcomes without causing adverse effects and may thus be a reasonable option for lowering blood pressure in patients with OSA. However, additional studies with larger sample sizes and rigorous study designs are warranted to increase the LOC.","container-title":"Sleep and Breathing","DOI":"10.1007/s11325-022-02773-1","ISSN":"1520-9512, 1522-1709","issue":"5","journalAbbreviation":"Sleep Breath","language":"en","note":"number: 5","page":"1953-1966","source":"DOI.org (Crossref)","title":"Effects of inspiratory muscle training on blood pressure- and sleep-related outcomes in patients with obstructive sleep apnea: a meta-analysis of randomized controlled trials","title-short":"Effects of inspiratory muscle training on blood pressure- and sleep-related outcomes in patients with obstructive sleep apnea","volume":"27","author":[{"family":"Chen","given":"Tzu-Ang"},{"family":"Mao","given":"Sheng-Ting"},{"family":"Lin","given":"Huei-Chen"},{"family":"Liu","given":"Wen-Te"},{"family":"Tam","given":"Ka-Wai"},{"family":"Tsai","given":"Cheng-Yu"},{"family":"Kuan","given":"Yi-Chun"}],"issued":{"date-parts":[["2023",10]]},"citation-key":"Chen2023EffectsIn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Chen et al., 2023)</w:t>
      </w:r>
      <w:r w:rsidRPr="00092D3C">
        <w:rPr>
          <w:highlight w:val="magenta"/>
        </w:rPr>
        <w:fldChar w:fldCharType="end"/>
      </w:r>
    </w:p>
    <w:p w14:paraId="3E31BBFF" w14:textId="3AB83033"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041C01">
        <w:rPr>
          <w:highlight w:val="magenta"/>
        </w:rPr>
        <w:instrText xml:space="preserve"> ADDIN ZOTERO_ITEM CSL_CITATION {"citationID":"6IR1Nl80","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McNarry et al., 2022)</w:t>
      </w:r>
      <w:r w:rsidRPr="00092D3C">
        <w:rPr>
          <w:highlight w:val="magenta"/>
        </w:rPr>
        <w:fldChar w:fldCharType="end"/>
      </w:r>
    </w:p>
    <w:p w14:paraId="150607B9"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45","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47</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 xml:space="preserve">19% predicted; Pimax </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9</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14 cmH2O; cycle ergometer peak work rate</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47</w:instrText>
      </w:r>
      <w:r w:rsidRPr="00092D3C">
        <w:rPr>
          <w:rFonts w:ascii="Arial" w:hAnsi="Arial" w:cs="Arial"/>
          <w:highlight w:val="magenta"/>
        </w:rPr>
        <w:instrText> </w:instrText>
      </w:r>
      <w:r w:rsidRPr="00092D3C">
        <w:rPr>
          <w:rFonts w:ascii="Aptos" w:hAnsi="Aptos" w:cs="Aptos"/>
          <w:highlight w:val="magenta"/>
        </w:rPr>
        <w:instrText>±</w:instrText>
      </w:r>
      <w:r w:rsidRPr="00092D3C">
        <w:rPr>
          <w:rFonts w:ascii="Arial" w:hAnsi="Arial" w:cs="Arial"/>
          <w:highlight w:val="magenta"/>
        </w:rPr>
        <w:instrText> </w:instrText>
      </w:r>
      <w:r w:rsidRPr="00092D3C">
        <w:rPr>
          <w:highlight w:val="magenta"/>
        </w:rP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Langer et al., 2018)</w:t>
      </w:r>
      <w:r w:rsidRPr="00092D3C">
        <w:rPr>
          <w:highlight w:val="magenta"/>
        </w:rPr>
        <w:fldChar w:fldCharType="end"/>
      </w:r>
    </w:p>
    <w:p w14:paraId="2362EEC5" w14:textId="77777777" w:rsidR="00092D3C" w:rsidRPr="00092D3C" w:rsidRDefault="00092D3C" w:rsidP="00092D3C">
      <w:pPr>
        <w:pStyle w:val="Compact"/>
        <w:numPr>
          <w:ilvl w:val="1"/>
          <w:numId w:val="1"/>
        </w:numPr>
        <w:rPr>
          <w:highlight w:val="magenta"/>
        </w:rPr>
      </w:pPr>
      <w:r w:rsidRPr="00092D3C">
        <w:rPr>
          <w:highlight w:val="magenta"/>
        </w:rPr>
        <w:t>[@azeredoInspiratoryMuscleTraining2022]</w:t>
      </w:r>
    </w:p>
    <w:p w14:paraId="256EB5A3" w14:textId="4E793CDA" w:rsidR="00092D3C" w:rsidRPr="00092D3C" w:rsidRDefault="00092D3C" w:rsidP="00092D3C">
      <w:pPr>
        <w:pStyle w:val="Compact"/>
        <w:numPr>
          <w:ilvl w:val="1"/>
          <w:numId w:val="1"/>
        </w:numPr>
        <w:rPr>
          <w:highlight w:val="magenta"/>
        </w:rPr>
      </w:pPr>
      <w:r w:rsidRPr="00092D3C">
        <w:rPr>
          <w:highlight w:val="magenta"/>
        </w:rPr>
        <w:fldChar w:fldCharType="begin"/>
      </w:r>
      <w:r w:rsidR="00041C01">
        <w:rPr>
          <w:highlight w:val="magenta"/>
        </w:rPr>
        <w:instrText xml:space="preserve"> ADDIN ZOTERO_ITEM CSL_CITATION {"citationID":"WMhcvMs6","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Del Corral et al., 2023)</w:t>
      </w:r>
      <w:r w:rsidRPr="00092D3C">
        <w:rPr>
          <w:highlight w:val="magenta"/>
        </w:rPr>
        <w:fldChar w:fldCharType="end"/>
      </w:r>
      <w:r w:rsidRPr="00092D3C">
        <w:rPr>
          <w:highlight w:val="magenta"/>
        </w:rPr>
        <w:t>, p. 5)</w:t>
      </w:r>
    </w:p>
    <w:p w14:paraId="233AFF4A" w14:textId="77777777" w:rsidR="00092D3C" w:rsidRPr="00092D3C" w:rsidRDefault="00092D3C" w:rsidP="00092D3C">
      <w:pPr>
        <w:pStyle w:val="Compact"/>
        <w:numPr>
          <w:ilvl w:val="1"/>
          <w:numId w:val="1"/>
        </w:numPr>
        <w:rPr>
          <w:highlight w:val="magenta"/>
        </w:rPr>
      </w:pPr>
      <w:r w:rsidRPr="00092D3C">
        <w:rPr>
          <w:highlight w:val="magenta"/>
        </w:rPr>
        <w:t>mean change: 21.43 meta-analysis [@chenCanInspiratoryMuscle2023]</w:t>
      </w:r>
    </w:p>
    <w:p w14:paraId="296081E4" w14:textId="77777777" w:rsidR="00092D3C" w:rsidRPr="00092D3C" w:rsidRDefault="00092D3C" w:rsidP="00092D3C">
      <w:pPr>
        <w:pStyle w:val="Compact"/>
        <w:numPr>
          <w:ilvl w:val="1"/>
          <w:numId w:val="1"/>
        </w:numPr>
        <w:rPr>
          <w:highlight w:val="magenta"/>
        </w:rPr>
      </w:pPr>
      <w:r w:rsidRPr="00092D3C">
        <w:rPr>
          <w:highlight w:val="magenta"/>
        </w:rPr>
        <w:t>[@schaefferEffectsInspiratoryMuscle2023]</w:t>
      </w:r>
    </w:p>
    <w:p w14:paraId="7663D0A8" w14:textId="77777777"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Pr="00092D3C">
        <w:rPr>
          <w:highlight w:val="magenta"/>
        </w:rPr>
        <w:instrText xml:space="preserve"> ADDIN ZOTERO_ITEM CSL_CITATION {"citationID":"0000005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Pr="00092D3C">
        <w:rPr>
          <w:rFonts w:ascii="Aptos" w:hAnsi="Aptos"/>
          <w:highlight w:val="magenta"/>
        </w:rPr>
        <w:t>(Tanriverdi et al., 2023)</w:t>
      </w:r>
      <w:r w:rsidRPr="00092D3C">
        <w:rPr>
          <w:highlight w:val="magenta"/>
        </w:rPr>
        <w:fldChar w:fldCharType="end"/>
      </w:r>
    </w:p>
    <w:p w14:paraId="6E48AC26" w14:textId="77777777" w:rsidR="00092D3C" w:rsidRPr="00092D3C" w:rsidRDefault="00092D3C" w:rsidP="00092D3C">
      <w:pPr>
        <w:pStyle w:val="Compact"/>
        <w:numPr>
          <w:ilvl w:val="1"/>
          <w:numId w:val="1"/>
        </w:numPr>
        <w:rPr>
          <w:highlight w:val="magenta"/>
        </w:rPr>
      </w:pPr>
      <w:r w:rsidRPr="00092D3C">
        <w:rPr>
          <w:highlight w:val="magenta"/>
        </w:rPr>
        <w:t xml:space="preserve">Long COVID, +79.4 versus +17.3 </w:t>
      </w:r>
      <w:r w:rsidRPr="00092D3C">
        <w:rPr>
          <w:highlight w:val="magenta"/>
        </w:rPr>
        <w:fldChar w:fldCharType="begin"/>
      </w:r>
      <w:r w:rsidRPr="00092D3C">
        <w:rPr>
          <w:highlight w:val="magenta"/>
        </w:rPr>
        <w:instrText xml:space="preserve"> ADDIN ZOTERO_ITEM CSL_CITATION {"citationID":"0000005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sidRPr="00092D3C">
        <w:rPr>
          <w:rFonts w:ascii="Aptos" w:hAnsi="Aptos" w:cs="Aptos"/>
          <w:highlight w:val="magenta"/>
        </w:rPr>
        <w:instrText>­</w:instrText>
      </w:r>
      <w:r w:rsidRPr="00092D3C">
        <w:rPr>
          <w:highlight w:val="magenta"/>
        </w:rPr>
        <w:instrText>centre, blinded assessor, randomised controlled trial. Twenty-</w:instrText>
      </w:r>
      <w:r w:rsidRPr="00092D3C">
        <w:rPr>
          <w:rFonts w:ascii="Aptos" w:hAnsi="Aptos" w:cs="Aptos"/>
          <w:highlight w:val="magenta"/>
        </w:rPr>
        <w:instrText>­</w:instrText>
      </w:r>
      <w:r w:rsidRPr="00092D3C">
        <w:rPr>
          <w:highlight w:val="magenta"/>
        </w:rPr>
        <w:instrText>six patients with long COVID and a previous admission due to SARS-</w:instrText>
      </w:r>
      <w:r w:rsidRPr="00092D3C">
        <w:rPr>
          <w:rFonts w:ascii="Aptos" w:hAnsi="Aptos" w:cs="Aptos"/>
          <w:highlight w:val="magenta"/>
        </w:rPr>
        <w:instrText>­</w:instrText>
      </w:r>
      <w:r w:rsidRPr="00092D3C">
        <w:rPr>
          <w:highlight w:val="magenta"/>
        </w:rPr>
        <w:instrText xml:space="preserve"> CoV-</w:instrText>
      </w:r>
      <w:r w:rsidRPr="00092D3C">
        <w:rPr>
          <w:rFonts w:ascii="Aptos" w:hAnsi="Aptos" w:cs="Aptos"/>
          <w:highlight w:val="magenta"/>
        </w:rPr>
        <w:instrText>­</w:instrText>
      </w:r>
      <w:r w:rsidRPr="00092D3C">
        <w:rPr>
          <w:highlight w:val="magenta"/>
        </w:rPr>
        <w:instrText>2 pneumonia were randomly assigned to receive either a 12-</w:instrText>
      </w:r>
      <w:r w:rsidRPr="00092D3C">
        <w:rPr>
          <w:rFonts w:ascii="Aptos" w:hAnsi="Aptos" w:cs="Aptos"/>
          <w:highlight w:val="magenta"/>
        </w:rPr>
        <w:instrText>­</w:instrText>
      </w:r>
      <w:r w:rsidRPr="00092D3C">
        <w:rPr>
          <w:highlight w:val="magenta"/>
        </w:rP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sidRPr="00092D3C">
        <w:rPr>
          <w:rFonts w:ascii="Arial" w:hAnsi="Arial" w:cs="Arial"/>
          <w:highlight w:val="magenta"/>
        </w:rPr>
        <w:instrText> </w:instrText>
      </w:r>
      <w:r w:rsidRPr="00092D3C">
        <w:rPr>
          <w:highlight w:val="magenta"/>
        </w:rPr>
        <w:instrText>mL/kg/min, 29.4</w:instrText>
      </w:r>
      <w:r w:rsidRPr="00092D3C">
        <w:rPr>
          <w:rFonts w:ascii="Aptos" w:hAnsi="Aptos" w:cs="Aptos"/>
          <w:highlight w:val="magenta"/>
        </w:rPr>
        <w:instrText>±</w:instrText>
      </w:r>
      <w:r w:rsidRPr="00092D3C">
        <w:rPr>
          <w:highlight w:val="magenta"/>
        </w:rPr>
        <w:instrText>5.2 and 0.64</w:instrText>
      </w:r>
      <w:r w:rsidRPr="00092D3C">
        <w:rPr>
          <w:rFonts w:ascii="Aptos" w:hAnsi="Aptos" w:cs="Aptos"/>
          <w:highlight w:val="magenta"/>
        </w:rPr>
        <w:instrText>±</w:instrText>
      </w:r>
      <w:r w:rsidRPr="00092D3C">
        <w:rPr>
          <w:highlight w:val="magenta"/>
        </w:rPr>
        <w:instrText>0.19, respectively. The IMT arm improved their peakVO2 significantly compared with usual care (+</w:instrText>
      </w:r>
      <w:r w:rsidRPr="00092D3C">
        <w:rPr>
          <w:rFonts w:ascii="Aptos" w:hAnsi="Aptos" w:cs="Aptos"/>
          <w:highlight w:val="magenta"/>
        </w:rPr>
        <w:instrText>Δ</w:instrText>
      </w:r>
      <w:r w:rsidRPr="00092D3C">
        <w:rPr>
          <w:highlight w:val="magenta"/>
        </w:rPr>
        <w:instrText xml:space="preserve"> 4.46</w:instrText>
      </w:r>
      <w:r w:rsidRPr="00092D3C">
        <w:rPr>
          <w:rFonts w:ascii="Arial" w:hAnsi="Arial" w:cs="Arial"/>
          <w:highlight w:val="magenta"/>
        </w:rPr>
        <w:instrText> </w:instrText>
      </w:r>
      <w:r w:rsidRPr="00092D3C">
        <w:rPr>
          <w:highlight w:val="magenta"/>
        </w:rPr>
        <w:instrText>mL/ kg/min, 95%</w:instrText>
      </w:r>
      <w:r w:rsidRPr="00092D3C">
        <w:rPr>
          <w:rFonts w:ascii="Arial" w:hAnsi="Arial" w:cs="Arial"/>
          <w:highlight w:val="magenta"/>
        </w:rPr>
        <w:instrText> </w:instrText>
      </w:r>
      <w:r w:rsidRPr="00092D3C">
        <w:rPr>
          <w:highlight w:val="magenta"/>
        </w:rP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092D3C">
        <w:rPr>
          <w:highlight w:val="magenta"/>
        </w:rPr>
        <w:fldChar w:fldCharType="separate"/>
      </w:r>
      <w:r w:rsidRPr="00092D3C">
        <w:rPr>
          <w:rFonts w:ascii="Aptos" w:hAnsi="Aptos"/>
          <w:highlight w:val="magenta"/>
        </w:rPr>
        <w:t>(Palau et al., 2022)</w:t>
      </w:r>
      <w:r w:rsidRPr="00092D3C">
        <w:rPr>
          <w:highlight w:val="magenta"/>
        </w:rPr>
        <w:fldChar w:fldCharType="end"/>
      </w:r>
    </w:p>
    <w:p w14:paraId="75011607"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inspiratory muscle endurance</w:t>
      </w:r>
    </w:p>
    <w:p w14:paraId="45B6FDDC"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5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Pr="00092D3C">
        <w:rPr>
          <w:rFonts w:ascii="Aptos" w:hAnsi="Aptos"/>
          <w:highlight w:val="magenta"/>
        </w:rPr>
        <w:t>(Del Corral et al., 2023)</w:t>
      </w:r>
      <w:r w:rsidRPr="00092D3C">
        <w:rPr>
          <w:highlight w:val="magenta"/>
        </w:rPr>
        <w:fldChar w:fldCharType="end"/>
      </w:r>
      <w:r w:rsidRPr="00092D3C">
        <w:rPr>
          <w:highlight w:val="magenta"/>
        </w:rPr>
        <w:t>, p. 5)</w:t>
      </w:r>
    </w:p>
    <w:p w14:paraId="1835A961" w14:textId="77777777" w:rsidR="00092D3C" w:rsidRPr="00092D3C" w:rsidRDefault="00092D3C" w:rsidP="00092D3C">
      <w:pPr>
        <w:pStyle w:val="Compact"/>
        <w:numPr>
          <w:ilvl w:val="1"/>
          <w:numId w:val="1"/>
        </w:numPr>
        <w:rPr>
          <w:highlight w:val="magenta"/>
        </w:rPr>
      </w:pPr>
      <w:r w:rsidRPr="00092D3C">
        <w:rPr>
          <w:highlight w:val="magenta"/>
        </w:rPr>
        <w:t xml:space="preserve">CHF, ITL </w:t>
      </w:r>
      <w:r w:rsidRPr="00092D3C">
        <w:rPr>
          <w:highlight w:val="magenta"/>
        </w:rPr>
        <w:fldChar w:fldCharType="begin"/>
      </w:r>
      <w:r w:rsidRPr="00092D3C">
        <w:rPr>
          <w:highlight w:val="magenta"/>
        </w:rPr>
        <w:instrText xml:space="preserve"> ADDIN ZOTERO_ITEM CSL_CITATION {"citationID":"00000053","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Pr="00092D3C">
        <w:rPr>
          <w:rFonts w:ascii="Aptos" w:hAnsi="Aptos"/>
          <w:highlight w:val="magenta"/>
        </w:rPr>
        <w:t>(Tanriverdi et al., 2023)</w:t>
      </w:r>
      <w:r w:rsidRPr="00092D3C">
        <w:rPr>
          <w:highlight w:val="magenta"/>
        </w:rPr>
        <w:fldChar w:fldCharType="end"/>
      </w:r>
    </w:p>
    <w:p w14:paraId="5DAFBA8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 but not above the MCID</w:t>
      </w:r>
    </w:p>
    <w:p w14:paraId="39933059" w14:textId="77777777" w:rsidR="00092D3C" w:rsidRPr="00092D3C" w:rsidRDefault="00092D3C" w:rsidP="00092D3C">
      <w:pPr>
        <w:pStyle w:val="Compact"/>
        <w:numPr>
          <w:ilvl w:val="1"/>
          <w:numId w:val="1"/>
        </w:numPr>
        <w:rPr>
          <w:highlight w:val="magenta"/>
        </w:rPr>
      </w:pPr>
      <w:r w:rsidRPr="00092D3C">
        <w:rPr>
          <w:highlight w:val="magenta"/>
        </w:rPr>
        <w:t xml:space="preserve">COPD meta-analysis Mean: 14.57 cmH20 </w:t>
      </w:r>
      <w:r w:rsidRPr="00092D3C">
        <w:rPr>
          <w:highlight w:val="magenta"/>
        </w:rPr>
        <w:fldChar w:fldCharType="begin"/>
      </w:r>
      <w:r w:rsidRPr="00092D3C">
        <w:rPr>
          <w:highlight w:val="magenta"/>
        </w:rPr>
        <w:instrText xml:space="preserve"> ADDIN ZOTERO_ITEM CSL_CITATION {"citationID":"00000054","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Ammous et al., 2023)</w:t>
      </w:r>
      <w:r w:rsidRPr="00092D3C">
        <w:rPr>
          <w:highlight w:val="magenta"/>
        </w:rPr>
        <w:fldChar w:fldCharType="end"/>
      </w:r>
    </w:p>
    <w:p w14:paraId="5EB28A5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index</w:t>
      </w:r>
    </w:p>
    <w:p w14:paraId="02730F4B" w14:textId="77777777" w:rsidR="00092D3C" w:rsidRPr="00092D3C" w:rsidRDefault="00092D3C" w:rsidP="00092D3C">
      <w:pPr>
        <w:pStyle w:val="Compact"/>
        <w:numPr>
          <w:ilvl w:val="1"/>
          <w:numId w:val="1"/>
        </w:numPr>
        <w:rPr>
          <w:highlight w:val="magenta"/>
        </w:rPr>
      </w:pPr>
      <w:r w:rsidRPr="00092D3C">
        <w:rPr>
          <w:highlight w:val="magenta"/>
        </w:rPr>
        <w:fldChar w:fldCharType="begin"/>
      </w:r>
      <w:r w:rsidRPr="00092D3C">
        <w:rPr>
          <w:highlight w:val="magenta"/>
        </w:rPr>
        <w:instrText xml:space="preserve"> ADDIN ZOTERO_ITEM CSL_CITATION {"citationID":"00000055","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Pr="00092D3C">
        <w:rPr>
          <w:highlight w:val="magenta"/>
        </w:rPr>
        <w:fldChar w:fldCharType="separate"/>
      </w:r>
      <w:r w:rsidRPr="00092D3C">
        <w:rPr>
          <w:rFonts w:ascii="Aptos" w:hAnsi="Aptos" w:cs="Times New Roman"/>
          <w:highlight w:val="magenta"/>
        </w:rPr>
        <w:t>(Yáñez-Sepúlveda et al., 2022)</w:t>
      </w:r>
      <w:r w:rsidRPr="00092D3C">
        <w:rPr>
          <w:highlight w:val="magenta"/>
        </w:rPr>
        <w:fldChar w:fldCharType="end"/>
      </w:r>
    </w:p>
    <w:p w14:paraId="131E6D3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MIP</w:t>
      </w:r>
    </w:p>
    <w:p w14:paraId="11519176"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56","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Pr="00092D3C">
        <w:rPr>
          <w:rFonts w:ascii="Arial" w:hAnsi="Arial" w:cs="Arial"/>
          <w:highlight w:val="magenta"/>
        </w:rPr>
        <w:instrText> </w:instrText>
      </w:r>
      <w:r w:rsidRPr="00092D3C">
        <w:rPr>
          <w:highlight w:val="magenta"/>
        </w:rPr>
        <w:instrText>years; 88% female) recovering from self-reported COVID-19 (9.0</w:instrText>
      </w:r>
      <w:r w:rsidRPr="00092D3C">
        <w:rPr>
          <w:rFonts w:ascii="Aptos" w:hAnsi="Aptos" w:cs="Aptos"/>
          <w:highlight w:val="magenta"/>
        </w:rPr>
        <w:instrText>±</w:instrText>
      </w:r>
      <w:r w:rsidRPr="00092D3C">
        <w:rPr>
          <w:highlight w:val="magenta"/>
        </w:rPr>
        <w:instrText>4.2</w:instrText>
      </w:r>
      <w:r w:rsidRPr="00092D3C">
        <w:rPr>
          <w:rFonts w:ascii="Arial" w:hAnsi="Arial" w:cs="Arial"/>
          <w:highlight w:val="magenta"/>
        </w:rPr>
        <w:instrText> </w:instrText>
      </w:r>
      <w:r w:rsidRPr="00092D3C">
        <w:rPr>
          <w:highlight w:val="magenta"/>
        </w:rP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McNarry et al., 2022)</w:t>
      </w:r>
      <w:r w:rsidRPr="00092D3C">
        <w:rPr>
          <w:highlight w:val="magenta"/>
        </w:rPr>
        <w:fldChar w:fldCharType="end"/>
      </w:r>
    </w:p>
    <w:p w14:paraId="01460D40"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Fatigue Index Time (FIT)</w:t>
      </w:r>
    </w:p>
    <w:p w14:paraId="7776F842"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57","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Pr="00092D3C">
        <w:rPr>
          <w:rFonts w:ascii="Arial" w:hAnsi="Arial" w:cs="Arial"/>
          <w:highlight w:val="magenta"/>
        </w:rPr>
        <w:instrText> </w:instrText>
      </w:r>
      <w:r w:rsidRPr="00092D3C">
        <w:rPr>
          <w:highlight w:val="magenta"/>
        </w:rPr>
        <w:instrText>years; 88% female) recovering from self-reported COVID-19 (9.0</w:instrText>
      </w:r>
      <w:r w:rsidRPr="00092D3C">
        <w:rPr>
          <w:rFonts w:ascii="Aptos" w:hAnsi="Aptos" w:cs="Aptos"/>
          <w:highlight w:val="magenta"/>
        </w:rPr>
        <w:instrText>±</w:instrText>
      </w:r>
      <w:r w:rsidRPr="00092D3C">
        <w:rPr>
          <w:highlight w:val="magenta"/>
        </w:rPr>
        <w:instrText>4.2</w:instrText>
      </w:r>
      <w:r w:rsidRPr="00092D3C">
        <w:rPr>
          <w:rFonts w:ascii="Arial" w:hAnsi="Arial" w:cs="Arial"/>
          <w:highlight w:val="magenta"/>
        </w:rPr>
        <w:instrText> </w:instrText>
      </w:r>
      <w:r w:rsidRPr="00092D3C">
        <w:rPr>
          <w:highlight w:val="magenta"/>
        </w:rP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McNarry et al., 2022)</w:t>
      </w:r>
      <w:r w:rsidRPr="00092D3C">
        <w:rPr>
          <w:highlight w:val="magenta"/>
        </w:rPr>
        <w:fldChar w:fldCharType="end"/>
      </w:r>
    </w:p>
    <w:p w14:paraId="2A1EFC08" w14:textId="77777777" w:rsidR="00092D3C" w:rsidRPr="00092D3C" w:rsidRDefault="00092D3C" w:rsidP="00092D3C">
      <w:pPr>
        <w:numPr>
          <w:ilvl w:val="0"/>
          <w:numId w:val="1"/>
        </w:numPr>
        <w:spacing w:after="200" w:line="240" w:lineRule="auto"/>
        <w:rPr>
          <w:highlight w:val="magenta"/>
        </w:rPr>
      </w:pPr>
      <w:r w:rsidRPr="00092D3C">
        <w:rPr>
          <w:highlight w:val="magenta"/>
        </w:rPr>
        <w:t>IMT does not improve TLC</w:t>
      </w:r>
    </w:p>
    <w:p w14:paraId="01B78E42" w14:textId="6D313EE2" w:rsidR="00092D3C" w:rsidRPr="00092D3C" w:rsidRDefault="00092D3C" w:rsidP="00092D3C">
      <w:pPr>
        <w:pStyle w:val="Compact"/>
        <w:numPr>
          <w:ilvl w:val="1"/>
          <w:numId w:val="1"/>
        </w:numPr>
        <w:rPr>
          <w:highlight w:val="magenta"/>
        </w:rPr>
      </w:pPr>
      <w:r w:rsidRPr="00092D3C">
        <w:rPr>
          <w:highlight w:val="magenta"/>
        </w:rPr>
        <w:t xml:space="preserve">RMT </w:t>
      </w:r>
      <w:r w:rsidRPr="00092D3C">
        <w:rPr>
          <w:highlight w:val="magenta"/>
        </w:rPr>
        <w:fldChar w:fldCharType="begin"/>
      </w:r>
      <w:r w:rsidR="00041C01">
        <w:rPr>
          <w:highlight w:val="magenta"/>
        </w:rPr>
        <w:instrText xml:space="preserve"> ADDIN ZOTERO_ITEM CSL_CITATION {"citationID":"6HLcjfUa","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rsidRPr="00092D3C">
        <w:rPr>
          <w:highlight w:val="magenta"/>
        </w:rPr>
        <w:fldChar w:fldCharType="separate"/>
      </w:r>
      <w:r w:rsidRPr="00092D3C">
        <w:rPr>
          <w:rFonts w:ascii="Aptos" w:hAnsi="Aptos"/>
          <w:highlight w:val="magenta"/>
        </w:rPr>
        <w:t>(Bisconti et al., 2018)</w:t>
      </w:r>
      <w:r w:rsidRPr="00092D3C">
        <w:rPr>
          <w:highlight w:val="magenta"/>
        </w:rPr>
        <w:fldChar w:fldCharType="end"/>
      </w:r>
    </w:p>
    <w:p w14:paraId="79D93B29" w14:textId="77777777"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Pr="00092D3C">
        <w:rPr>
          <w:highlight w:val="magenta"/>
        </w:rPr>
        <w:instrText xml:space="preserve"> ADDIN ZOTERO_ITEM CSL_CITATION {"citationID":"00000059","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Pr="00092D3C">
        <w:rPr>
          <w:rFonts w:ascii="Arial" w:hAnsi="Arial" w:cs="Arial"/>
          <w:highlight w:val="magenta"/>
        </w:rPr>
        <w:instrText> </w:instrText>
      </w:r>
      <w:r w:rsidRPr="00092D3C">
        <w:rPr>
          <w:highlight w:val="magenta"/>
        </w:rPr>
        <w:instrText>years after hospitalization for COVID-19 and, second, to investigate the impact of inspiratory muscle training (IMT) on diaphragm and inspiratory muscle weakness and exertional dyspnea in individuals with long COVID. Methods: Approximately 2</w:instrText>
      </w:r>
      <w:r w:rsidRPr="00092D3C">
        <w:rPr>
          <w:rFonts w:ascii="Arial" w:hAnsi="Arial" w:cs="Arial"/>
          <w:highlight w:val="magenta"/>
        </w:rPr>
        <w:instrText> </w:instrText>
      </w:r>
      <w:r w:rsidRPr="00092D3C">
        <w:rPr>
          <w:highlight w:val="magenta"/>
        </w:rPr>
        <w:instrText>years after hospitalization for COVID-19, 30 individuals (11 women, 19 men; median age, 58</w:instrText>
      </w:r>
      <w:r w:rsidRPr="00092D3C">
        <w:rPr>
          <w:rFonts w:ascii="Arial" w:hAnsi="Arial" w:cs="Arial"/>
          <w:highlight w:val="magenta"/>
        </w:rPr>
        <w:instrText> </w:instrText>
      </w:r>
      <w:r w:rsidRPr="00092D3C">
        <w:rPr>
          <w:highlight w:val="magenta"/>
        </w:rPr>
        <w:instrText>years; interquartile range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1-63) underwent comprehensive (invasive) respiratory muscle assessment and evaluation of dyspnea. Eighteen with persistent diaphragm muscle weakness and exertional dyspnea were randomized to 6</w:instrText>
      </w:r>
      <w:r w:rsidRPr="00092D3C">
        <w:rPr>
          <w:rFonts w:ascii="Arial" w:hAnsi="Arial" w:cs="Arial"/>
          <w:highlight w:val="magenta"/>
        </w:rPr>
        <w:instrText> </w:instrText>
      </w:r>
      <w:r w:rsidRPr="00092D3C">
        <w:rPr>
          <w:highlight w:val="magenta"/>
        </w:rPr>
        <w:instrText>weeks of IMT or sham training; assessments were repeated immediately after and 6</w:instrText>
      </w:r>
      <w:r w:rsidRPr="00092D3C">
        <w:rPr>
          <w:rFonts w:ascii="Arial" w:hAnsi="Arial" w:cs="Arial"/>
          <w:highlight w:val="magenta"/>
        </w:rPr>
        <w:instrText> </w:instrText>
      </w:r>
      <w:r w:rsidRPr="00092D3C">
        <w:rPr>
          <w:highlight w:val="magenta"/>
        </w:rPr>
        <w:instrText>weeks after IMT completion. The primary endpoint was change in inspiratory muscle fatiguability immediately after IMT. Measurements and Main Results: At a median of 31 months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Pr="00092D3C">
        <w:rPr>
          <w:rFonts w:ascii="Arial" w:hAnsi="Arial" w:cs="Arial"/>
          <w:highlight w:val="magenta"/>
        </w:rPr>
        <w:instrText> </w:instrText>
      </w:r>
      <w:r w:rsidRPr="00092D3C">
        <w:rPr>
          <w:highlight w:val="magenta"/>
        </w:rPr>
        <w:instrText>cm H2O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75-91] vs. 100</w:instrText>
      </w:r>
      <w:r w:rsidRPr="00092D3C">
        <w:rPr>
          <w:rFonts w:ascii="Arial" w:hAnsi="Arial" w:cs="Arial"/>
          <w:highlight w:val="magenta"/>
        </w:rPr>
        <w:instrText> </w:instrText>
      </w:r>
      <w:r w:rsidRPr="00092D3C">
        <w:rPr>
          <w:highlight w:val="magenta"/>
        </w:rPr>
        <w:instrText>cm H2O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81-113],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2), inspiratory muscle fatiguability (time to task failure, 365</w:instrText>
      </w:r>
      <w:r w:rsidRPr="00092D3C">
        <w:rPr>
          <w:rFonts w:ascii="Arial" w:hAnsi="Arial" w:cs="Arial"/>
          <w:highlight w:val="magenta"/>
        </w:rPr>
        <w:instrText> </w:instrText>
      </w:r>
      <w:r w:rsidRPr="00092D3C">
        <w:rPr>
          <w:highlight w:val="magenta"/>
        </w:rPr>
        <w:instrText>s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284-701] vs. 983</w:instrText>
      </w:r>
      <w:r w:rsidRPr="00092D3C">
        <w:rPr>
          <w:rFonts w:ascii="Arial" w:hAnsi="Arial" w:cs="Arial"/>
          <w:highlight w:val="magenta"/>
        </w:rPr>
        <w:instrText> </w:instrText>
      </w:r>
      <w:r w:rsidRPr="00092D3C">
        <w:rPr>
          <w:highlight w:val="magenta"/>
        </w:rPr>
        <w:instrText>s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51-1,494],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5), diaphragm voluntary activation index (79%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63-92] vs. 89%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75-94],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3), and dyspnea (Borg score, 7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5.5-8] vs. 6 [IQR</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4-7], P</w:instrText>
      </w:r>
      <w:r w:rsidRPr="00092D3C">
        <w:rPr>
          <w:rFonts w:ascii="Arial" w:hAnsi="Arial" w:cs="Arial"/>
          <w:highlight w:val="magenta"/>
        </w:rPr>
        <w:instrText> </w:instrText>
      </w:r>
      <w:r w:rsidRPr="00092D3C">
        <w:rPr>
          <w:highlight w:val="magenta"/>
        </w:rPr>
        <w:instrText>=</w:instrText>
      </w:r>
      <w:r w:rsidRPr="00092D3C">
        <w:rPr>
          <w:rFonts w:ascii="Arial" w:hAnsi="Arial" w:cs="Arial"/>
          <w:highlight w:val="magenta"/>
        </w:rPr>
        <w:instrText> </w:instrText>
      </w:r>
      <w:r w:rsidRPr="00092D3C">
        <w:rPr>
          <w:highlight w:val="magenta"/>
        </w:rPr>
        <w:instrText>0.03). Improvements persisted for 6</w:instrText>
      </w:r>
      <w:r w:rsidRPr="00092D3C">
        <w:rPr>
          <w:rFonts w:ascii="Arial" w:hAnsi="Arial" w:cs="Arial"/>
          <w:highlight w:val="magenta"/>
        </w:rPr>
        <w:instrText> </w:instrText>
      </w:r>
      <w:r w:rsidRPr="00092D3C">
        <w:rPr>
          <w:highlight w:val="magenta"/>
        </w:rP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092D3C">
        <w:rPr>
          <w:highlight w:val="magenta"/>
        </w:rPr>
        <w:fldChar w:fldCharType="separate"/>
      </w:r>
      <w:r w:rsidRPr="00092D3C">
        <w:rPr>
          <w:rFonts w:ascii="Aptos" w:hAnsi="Aptos"/>
          <w:highlight w:val="magenta"/>
        </w:rPr>
        <w:t>(Spiesshoefer et al., 2024)</w:t>
      </w:r>
      <w:r w:rsidRPr="00092D3C">
        <w:rPr>
          <w:highlight w:val="magenta"/>
        </w:rPr>
        <w:fldChar w:fldCharType="end"/>
      </w:r>
    </w:p>
    <w:p w14:paraId="0A64F2CF" w14:textId="77777777" w:rsidR="002F0452" w:rsidRDefault="002F0452" w:rsidP="002F0452">
      <w:pPr>
        <w:pStyle w:val="Heading3"/>
      </w:pPr>
      <w:r>
        <w:lastRenderedPageBreak/>
        <w:t>Oxygen Saturation</w:t>
      </w:r>
    </w:p>
    <w:p w14:paraId="5DC39CE7" w14:textId="77777777" w:rsidR="002F0452" w:rsidRDefault="002F0452" w:rsidP="002F0452">
      <w:pPr>
        <w:pStyle w:val="Compact"/>
        <w:numPr>
          <w:ilvl w:val="0"/>
          <w:numId w:val="1"/>
        </w:numPr>
      </w:pPr>
      <w:r>
        <w:t>No improvement in SaO2 at nadir or baseline</w:t>
      </w:r>
    </w:p>
    <w:p w14:paraId="65D6A269" w14:textId="3467427B" w:rsidR="00092D3C" w:rsidRDefault="002F0452" w:rsidP="002F0452">
      <w:r>
        <w:t>[@krause-sorioInspiratoryMuscleTraining2021]</w:t>
      </w:r>
    </w:p>
    <w:p w14:paraId="00894FB6" w14:textId="77777777" w:rsidR="001933E9" w:rsidRDefault="001933E9" w:rsidP="001933E9">
      <w:pPr>
        <w:pStyle w:val="Compact"/>
        <w:numPr>
          <w:ilvl w:val="0"/>
          <w:numId w:val="1"/>
        </w:numPr>
      </w:pPr>
      <w:r>
        <w:t>IMT does not improve spO2</w:t>
      </w:r>
    </w:p>
    <w:p w14:paraId="28528371" w14:textId="2EC39B70" w:rsidR="001933E9" w:rsidRDefault="001933E9" w:rsidP="001933E9">
      <w:r>
        <w:t xml:space="preserve">CKD </w:t>
      </w:r>
      <w:r>
        <w:fldChar w:fldCharType="begin"/>
      </w:r>
      <w:r>
        <w:instrText xml:space="preserve"> ADDIN ZOTERO_ITEM CSL_CITATION {"citationID":"0000008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Pr>
          <w:rFonts w:ascii="Arial" w:hAnsi="Arial" w:cs="Arial"/>
        </w:rPr>
        <w:instrText>ﬀ</w:instrText>
      </w:r>
      <w: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Pr>
          <w:rFonts w:ascii="Arial" w:hAnsi="Arial" w:cs="Arial"/>
        </w:rPr>
        <w:instrText>ﬀ</w:instrText>
      </w:r>
      <w:r>
        <w:instrText xml:space="preserve">erence: </w:instrText>
      </w:r>
      <w:r>
        <w:rPr>
          <w:rFonts w:ascii="Aptos" w:hAnsi="Aptos" w:cs="Aptos"/>
        </w:rPr>
        <w:instrText>−</w:instrText>
      </w:r>
      <w:r>
        <w:instrText xml:space="preserve">84.5; 95% CI, </w:instrText>
      </w:r>
      <w:r>
        <w:rPr>
          <w:rFonts w:ascii="Aptos" w:hAnsi="Aptos" w:cs="Aptos"/>
        </w:rPr>
        <w:instrText>−</w:instrText>
      </w:r>
      <w:r>
        <w:instrText xml:space="preserve">148.1 to </w:instrText>
      </w:r>
      <w:r>
        <w:rPr>
          <w:rFonts w:ascii="Aptos" w:hAnsi="Aptos" w:cs="Aptos"/>
        </w:rPr>
        <w:instrText>−</w:instrText>
      </w:r>
      <w:r>
        <w:instrText>20.9). Also, there was a reduction in plasma levels of angiopoietin-2 (between-group di</w:instrText>
      </w:r>
      <w:r>
        <w:rPr>
          <w:rFonts w:ascii="Arial" w:hAnsi="Arial" w:cs="Arial"/>
        </w:rPr>
        <w:instrText>ﬀ</w:instrText>
      </w:r>
      <w:r>
        <w:instrText xml:space="preserve">erence: </w:instrText>
      </w:r>
      <w:r>
        <w:rPr>
          <w:rFonts w:ascii="Aptos" w:hAnsi="Aptos" w:cs="Aptos"/>
        </w:rPr>
        <w:instrText>−</w:instrText>
      </w:r>
      <w:r>
        <w:instrText xml:space="preserve">0.48; 95% CI, </w:instrText>
      </w:r>
      <w:r>
        <w:rPr>
          <w:rFonts w:ascii="Aptos" w:hAnsi="Aptos" w:cs="Aptos"/>
        </w:rPr>
        <w:instrText>−</w:instrText>
      </w:r>
      <w:r>
        <w:instrText xml:space="preserve">1.03 to </w:instrText>
      </w:r>
      <w:r>
        <w:rPr>
          <w:rFonts w:ascii="Aptos" w:hAnsi="Aptos" w:cs="Aptos"/>
        </w:rPr>
        <w:instrText>−</w:instrText>
      </w:r>
      <w:r>
        <w:instrText>0.097). Moreover, there was a signi</w:instrText>
      </w:r>
      <w:r>
        <w:rPr>
          <w:rFonts w:ascii="Aptos" w:hAnsi="Aptos" w:cs="Aptos"/>
        </w:rPr>
        <w:instrText>ﬁ</w:instrText>
      </w:r>
      <w:r>
        <w:instrText>cant reduction in mean blood pressure at rest (between-group di</w:instrText>
      </w:r>
      <w:r>
        <w:rPr>
          <w:rFonts w:ascii="Arial" w:hAnsi="Arial" w:cs="Arial"/>
        </w:rPr>
        <w:instrText>ﬀ</w:instrText>
      </w:r>
      <w:r>
        <w:instrText xml:space="preserve">erence: </w:instrText>
      </w:r>
      <w:r>
        <w:rPr>
          <w:rFonts w:ascii="Aptos" w:hAnsi="Aptos" w:cs="Aptos"/>
        </w:rPr>
        <w:instrText>−</w:instrText>
      </w:r>
      <w:r>
        <w:instrText xml:space="preserve">12.2; 95%CI, </w:instrText>
      </w:r>
      <w:r>
        <w:rPr>
          <w:rFonts w:ascii="Aptos" w:hAnsi="Aptos" w:cs="Aptos"/>
        </w:rPr>
        <w:instrText>−</w:instrText>
      </w:r>
      <w:r>
        <w:instrText xml:space="preserve">17.8 to </w:instrText>
      </w:r>
      <w:r>
        <w:rPr>
          <w:rFonts w:ascii="Aptos" w:hAnsi="Aptos" w:cs="Aptos"/>
        </w:rPr>
        <w:instrText>−</w:instrText>
      </w:r>
      <w:r>
        <w:instrText>6.6) associated with a reduction in endothelin-1 levels (between-group di</w:instrText>
      </w:r>
      <w:r>
        <w:rPr>
          <w:rFonts w:ascii="Arial" w:hAnsi="Arial" w:cs="Arial"/>
        </w:rPr>
        <w:instrText>ﬀ</w:instrText>
      </w:r>
      <w:r>
        <w:instrText xml:space="preserve">erence: </w:instrText>
      </w:r>
      <w:r>
        <w:rPr>
          <w:rFonts w:ascii="Aptos" w:hAnsi="Aptos" w:cs="Aptos"/>
        </w:rPr>
        <w:instrText>−</w:instrText>
      </w:r>
      <w:r>
        <w:instrText xml:space="preserve">0.164; 95% CI, </w:instrText>
      </w:r>
      <w:r>
        <w:rPr>
          <w:rFonts w:ascii="Aptos" w:hAnsi="Aptos" w:cs="Aptos"/>
        </w:rPr>
        <w:instrText>−</w:instrText>
      </w:r>
      <w:r>
        <w:instrText xml:space="preserve">0.293 to </w:instrText>
      </w:r>
      <w:r>
        <w:rPr>
          <w:rFonts w:ascii="Aptos" w:hAnsi="Aptos" w:cs="Aptos"/>
        </w:rPr>
        <w:instrText>−</w:instrText>
      </w:r>
      <w:r>
        <w:instrText>0.034). There was no di</w:instrText>
      </w:r>
      <w:r>
        <w:rPr>
          <w:rFonts w:ascii="Arial" w:hAnsi="Arial" w:cs="Arial"/>
        </w:rPr>
        <w:instrText>ﬀ</w:instrText>
      </w:r>
      <w: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Pr="00285A3E">
        <w:rPr>
          <w:rFonts w:ascii="Aptos" w:hAnsi="Aptos"/>
          <w:sz w:val="24"/>
        </w:rPr>
        <w:t>(Campos et al., 2018)</w:t>
      </w:r>
      <w:r>
        <w:fldChar w:fldCharType="end"/>
      </w:r>
    </w:p>
    <w:p w14:paraId="41C12689" w14:textId="77777777" w:rsidR="003160BB" w:rsidRDefault="003160BB" w:rsidP="003160BB">
      <w:pPr>
        <w:pStyle w:val="Compact"/>
        <w:numPr>
          <w:ilvl w:val="0"/>
          <w:numId w:val="1"/>
        </w:numPr>
      </w:pPr>
      <w:r>
        <w:t>IMT not effective for improving oxygen saturation (spO2)</w:t>
      </w:r>
    </w:p>
    <w:p w14:paraId="29F03D06" w14:textId="77777777" w:rsidR="003160BB" w:rsidRDefault="003160BB" w:rsidP="003160BB">
      <w:pPr>
        <w:pStyle w:val="Compact"/>
        <w:numPr>
          <w:ilvl w:val="1"/>
          <w:numId w:val="1"/>
        </w:numPr>
      </w:pPr>
      <w:r>
        <w:fldChar w:fldCharType="begin"/>
      </w:r>
      <w:r>
        <w:instrText xml:space="preserve"> ADDIN ZOTERO_ITEM CSL_CITATION {"citationID":"00000134","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Pr>
          <w:rFonts w:ascii="Arial" w:hAnsi="Arial" w:cs="Arial"/>
        </w:rPr>
        <w:instrText> </w:instrText>
      </w:r>
      <w:r>
        <w:instrText>=</w:instrText>
      </w:r>
      <w:r>
        <w:rPr>
          <w:rFonts w:ascii="Arial" w:hAnsi="Arial" w:cs="Arial"/>
        </w:rPr>
        <w:instrText> </w:instrText>
      </w:r>
      <w:r>
        <w:instrText>47</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9% predicted; Pimax </w:instrText>
      </w:r>
      <w:r>
        <w:rPr>
          <w:rFonts w:ascii="Arial" w:hAnsi="Arial" w:cs="Arial"/>
        </w:rPr>
        <w:instrText> </w:instrText>
      </w:r>
      <w:r>
        <w:instrText>=</w:instrText>
      </w:r>
      <w:r>
        <w:rPr>
          <w:rFonts w:ascii="Arial" w:hAnsi="Arial" w:cs="Arial"/>
        </w:rPr>
        <w:instrText> </w:instrText>
      </w:r>
      <w:r>
        <w:instrText>-59</w:instrText>
      </w:r>
      <w:r>
        <w:rPr>
          <w:rFonts w:ascii="Arial" w:hAnsi="Arial" w:cs="Arial"/>
        </w:rPr>
        <w:instrText> </w:instrText>
      </w:r>
      <w:r>
        <w:rPr>
          <w:rFonts w:ascii="Aptos" w:hAnsi="Aptos" w:cs="Aptos"/>
        </w:rPr>
        <w:instrText>±</w:instrText>
      </w:r>
      <w:r>
        <w:rPr>
          <w:rFonts w:ascii="Arial" w:hAnsi="Arial" w:cs="Arial"/>
        </w:rPr>
        <w:instrText> </w:instrText>
      </w:r>
      <w:r>
        <w:instrText>14 cmH2O; cycle ergometer peak work rate</w:instrText>
      </w:r>
      <w:r>
        <w:rPr>
          <w:rFonts w:ascii="Arial" w:hAnsi="Arial" w:cs="Arial"/>
        </w:rPr>
        <w:instrText> </w:instrText>
      </w:r>
      <w:r>
        <w:instrText>=</w:instrText>
      </w:r>
      <w:r>
        <w:rPr>
          <w:rFonts w:ascii="Arial" w:hAnsi="Arial" w:cs="Arial"/>
        </w:rPr>
        <w:instrText> </w:instrText>
      </w:r>
      <w:r>
        <w:instrText>47</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Pr="00285A3E">
        <w:rPr>
          <w:rFonts w:ascii="Aptos" w:hAnsi="Aptos"/>
        </w:rPr>
        <w:t>(Langer et al., 2018)</w:t>
      </w:r>
      <w:r>
        <w:fldChar w:fldCharType="end"/>
      </w:r>
    </w:p>
    <w:p w14:paraId="5E641D33" w14:textId="77777777" w:rsidR="003160BB" w:rsidRPr="00092D3C" w:rsidRDefault="003160BB" w:rsidP="001933E9"/>
    <w:p w14:paraId="00FB2BD3" w14:textId="35A298B8" w:rsidR="00872DA4" w:rsidRDefault="00872DA4" w:rsidP="00872DA4">
      <w:pPr>
        <w:pStyle w:val="Heading3"/>
      </w:pPr>
      <w:r>
        <w:t>Autonomic</w:t>
      </w:r>
    </w:p>
    <w:p w14:paraId="0B7E3C6E" w14:textId="0308A3EC" w:rsidR="00872DA4" w:rsidRDefault="00872DA4" w:rsidP="00872DA4">
      <w:pPr>
        <w:pStyle w:val="ListParagraph"/>
        <w:numPr>
          <w:ilvl w:val="0"/>
          <w:numId w:val="3"/>
        </w:numPr>
      </w:pPr>
      <w:r>
        <w:t xml:space="preserve">No change in LF/HF </w:t>
      </w:r>
      <w:r>
        <w:fldChar w:fldCharType="begin"/>
      </w:r>
      <w:r w:rsidR="00041C01">
        <w:instrText xml:space="preserve"> ADDIN ZOTERO_ITEM CSL_CITATION {"citationID":"kKM4MSS8","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sz w:val="24"/>
        </w:rPr>
        <w:t>(Bisconti et al., 2018)</w:t>
      </w:r>
      <w:r>
        <w:fldChar w:fldCharType="end"/>
      </w:r>
    </w:p>
    <w:p w14:paraId="368500D4" w14:textId="77777777" w:rsidR="001933E9" w:rsidRDefault="001933E9" w:rsidP="001933E9">
      <w:pPr>
        <w:pStyle w:val="Compact"/>
        <w:numPr>
          <w:ilvl w:val="0"/>
          <w:numId w:val="3"/>
        </w:numPr>
      </w:pPr>
      <w:r>
        <w:t>IMT improves resting heart rate</w:t>
      </w:r>
    </w:p>
    <w:p w14:paraId="277D8442" w14:textId="77777777" w:rsidR="001933E9" w:rsidRDefault="001933E9" w:rsidP="001933E9">
      <w:pPr>
        <w:pStyle w:val="Compact"/>
        <w:numPr>
          <w:ilvl w:val="1"/>
          <w:numId w:val="3"/>
        </w:numPr>
      </w:pPr>
      <w:r>
        <w:t xml:space="preserve">(∆: −2.6 ± 2.9 bpm) </w:t>
      </w:r>
      <w:r>
        <w:fldChar w:fldCharType="begin"/>
      </w:r>
      <w:r>
        <w:instrText xml:space="preserve"> ADDIN ZOTERO_ITEM CSL_CITATION {"citationID":"00000092","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fldChar w:fldCharType="separate"/>
      </w:r>
      <w:r w:rsidRPr="00285A3E">
        <w:rPr>
          <w:rFonts w:ascii="Aptos" w:hAnsi="Aptos" w:cs="Times New Roman"/>
        </w:rPr>
        <w:t>(Yáñez-Sepúlveda et al., 2022)</w:t>
      </w:r>
      <w:r>
        <w:fldChar w:fldCharType="end"/>
      </w:r>
    </w:p>
    <w:p w14:paraId="15479725" w14:textId="77777777" w:rsidR="001933E9" w:rsidRDefault="001933E9" w:rsidP="001933E9">
      <w:pPr>
        <w:pStyle w:val="Compact"/>
        <w:numPr>
          <w:ilvl w:val="1"/>
          <w:numId w:val="3"/>
        </w:numPr>
      </w:pPr>
      <w:r>
        <w:t xml:space="preserve">CKD </w:t>
      </w:r>
      <w:r>
        <w:fldChar w:fldCharType="begin"/>
      </w:r>
      <w:r>
        <w:instrText xml:space="preserve"> ADDIN ZOTERO_ITEM CSL_CITATION {"citationID":"0000009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Pr>
          <w:rFonts w:ascii="Arial" w:hAnsi="Arial" w:cs="Arial"/>
        </w:rPr>
        <w:instrText>ﬀ</w:instrText>
      </w:r>
      <w: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Pr>
          <w:rFonts w:ascii="Arial" w:hAnsi="Arial" w:cs="Arial"/>
        </w:rPr>
        <w:instrText>ﬀ</w:instrText>
      </w:r>
      <w:r>
        <w:instrText xml:space="preserve">erence: </w:instrText>
      </w:r>
      <w:r>
        <w:rPr>
          <w:rFonts w:ascii="Aptos" w:hAnsi="Aptos" w:cs="Aptos"/>
        </w:rPr>
        <w:instrText>−</w:instrText>
      </w:r>
      <w:r>
        <w:instrText xml:space="preserve">84.5; 95% CI, </w:instrText>
      </w:r>
      <w:r>
        <w:rPr>
          <w:rFonts w:ascii="Aptos" w:hAnsi="Aptos" w:cs="Aptos"/>
        </w:rPr>
        <w:instrText>−</w:instrText>
      </w:r>
      <w:r>
        <w:instrText xml:space="preserve">148.1 to </w:instrText>
      </w:r>
      <w:r>
        <w:rPr>
          <w:rFonts w:ascii="Aptos" w:hAnsi="Aptos" w:cs="Aptos"/>
        </w:rPr>
        <w:instrText>−</w:instrText>
      </w:r>
      <w:r>
        <w:instrText>20.9). Also, there was a reduction in plasma levels of angiopoietin-2 (between-group di</w:instrText>
      </w:r>
      <w:r>
        <w:rPr>
          <w:rFonts w:ascii="Arial" w:hAnsi="Arial" w:cs="Arial"/>
        </w:rPr>
        <w:instrText>ﬀ</w:instrText>
      </w:r>
      <w:r>
        <w:instrText xml:space="preserve">erence: </w:instrText>
      </w:r>
      <w:r>
        <w:rPr>
          <w:rFonts w:ascii="Aptos" w:hAnsi="Aptos" w:cs="Aptos"/>
        </w:rPr>
        <w:instrText>−</w:instrText>
      </w:r>
      <w:r>
        <w:instrText xml:space="preserve">0.48; 95% CI, </w:instrText>
      </w:r>
      <w:r>
        <w:rPr>
          <w:rFonts w:ascii="Aptos" w:hAnsi="Aptos" w:cs="Aptos"/>
        </w:rPr>
        <w:instrText>−</w:instrText>
      </w:r>
      <w:r>
        <w:instrText xml:space="preserve">1.03 to </w:instrText>
      </w:r>
      <w:r>
        <w:rPr>
          <w:rFonts w:ascii="Aptos" w:hAnsi="Aptos" w:cs="Aptos"/>
        </w:rPr>
        <w:instrText>−</w:instrText>
      </w:r>
      <w:r>
        <w:instrText>0.097). Moreover, there was a signi</w:instrText>
      </w:r>
      <w:r>
        <w:rPr>
          <w:rFonts w:ascii="Aptos" w:hAnsi="Aptos" w:cs="Aptos"/>
        </w:rPr>
        <w:instrText>ﬁ</w:instrText>
      </w:r>
      <w:r>
        <w:instrText>cant reduction in mean blood pressure at rest (between-group di</w:instrText>
      </w:r>
      <w:r>
        <w:rPr>
          <w:rFonts w:ascii="Arial" w:hAnsi="Arial" w:cs="Arial"/>
        </w:rPr>
        <w:instrText>ﬀ</w:instrText>
      </w:r>
      <w:r>
        <w:instrText xml:space="preserve">erence: </w:instrText>
      </w:r>
      <w:r>
        <w:rPr>
          <w:rFonts w:ascii="Aptos" w:hAnsi="Aptos" w:cs="Aptos"/>
        </w:rPr>
        <w:instrText>−</w:instrText>
      </w:r>
      <w:r>
        <w:instrText xml:space="preserve">12.2; 95%CI, </w:instrText>
      </w:r>
      <w:r>
        <w:rPr>
          <w:rFonts w:ascii="Aptos" w:hAnsi="Aptos" w:cs="Aptos"/>
        </w:rPr>
        <w:instrText>−</w:instrText>
      </w:r>
      <w:r>
        <w:instrText xml:space="preserve">17.8 to </w:instrText>
      </w:r>
      <w:r>
        <w:rPr>
          <w:rFonts w:ascii="Aptos" w:hAnsi="Aptos" w:cs="Aptos"/>
        </w:rPr>
        <w:instrText>−</w:instrText>
      </w:r>
      <w:r>
        <w:instrText>6.6) associated with a reduction in endothelin-1 levels (between-group di</w:instrText>
      </w:r>
      <w:r>
        <w:rPr>
          <w:rFonts w:ascii="Arial" w:hAnsi="Arial" w:cs="Arial"/>
        </w:rPr>
        <w:instrText>ﬀ</w:instrText>
      </w:r>
      <w:r>
        <w:instrText xml:space="preserve">erence: </w:instrText>
      </w:r>
      <w:r>
        <w:rPr>
          <w:rFonts w:ascii="Aptos" w:hAnsi="Aptos" w:cs="Aptos"/>
        </w:rPr>
        <w:instrText>−</w:instrText>
      </w:r>
      <w:r>
        <w:instrText xml:space="preserve">0.164; 95% CI, </w:instrText>
      </w:r>
      <w:r>
        <w:rPr>
          <w:rFonts w:ascii="Aptos" w:hAnsi="Aptos" w:cs="Aptos"/>
        </w:rPr>
        <w:instrText>−</w:instrText>
      </w:r>
      <w:r>
        <w:instrText xml:space="preserve">0.293 to </w:instrText>
      </w:r>
      <w:r>
        <w:rPr>
          <w:rFonts w:ascii="Aptos" w:hAnsi="Aptos" w:cs="Aptos"/>
        </w:rPr>
        <w:instrText>−</w:instrText>
      </w:r>
      <w:r>
        <w:instrText>0.034). There was no di</w:instrText>
      </w:r>
      <w:r>
        <w:rPr>
          <w:rFonts w:ascii="Arial" w:hAnsi="Arial" w:cs="Arial"/>
        </w:rPr>
        <w:instrText>ﬀ</w:instrText>
      </w:r>
      <w: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Pr="00285A3E">
        <w:rPr>
          <w:rFonts w:ascii="Aptos" w:hAnsi="Aptos"/>
        </w:rPr>
        <w:t>(Campos et al., 2018)</w:t>
      </w:r>
      <w:r>
        <w:fldChar w:fldCharType="end"/>
      </w:r>
    </w:p>
    <w:p w14:paraId="767E1EA2" w14:textId="77777777" w:rsidR="001933E9" w:rsidRDefault="001933E9" w:rsidP="001933E9">
      <w:pPr>
        <w:pStyle w:val="Compact"/>
        <w:numPr>
          <w:ilvl w:val="1"/>
          <w:numId w:val="3"/>
        </w:numPr>
      </w:pPr>
      <w:r>
        <w:t xml:space="preserve">Long COVID (75 to 68) </w:t>
      </w:r>
      <w:r>
        <w:fldChar w:fldCharType="begin"/>
      </w:r>
      <w:r>
        <w:instrText xml:space="preserve"> ADDIN ZOTERO_ITEM CSL_CITATION {"citationID":"00000094","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rPr>
        <w:t>(Edgell et al., 2025)</w:t>
      </w:r>
      <w:r>
        <w:fldChar w:fldCharType="end"/>
      </w:r>
    </w:p>
    <w:p w14:paraId="665DA9E6" w14:textId="77777777" w:rsidR="001933E9" w:rsidRDefault="001933E9" w:rsidP="001933E9">
      <w:pPr>
        <w:pStyle w:val="Compact"/>
        <w:numPr>
          <w:ilvl w:val="0"/>
          <w:numId w:val="3"/>
        </w:numPr>
      </w:pPr>
      <w:r>
        <w:t>IMT does not improve HRV</w:t>
      </w:r>
    </w:p>
    <w:p w14:paraId="324BC2AF" w14:textId="77777777" w:rsidR="001933E9" w:rsidRDefault="001933E9" w:rsidP="001933E9">
      <w:pPr>
        <w:pStyle w:val="Compact"/>
        <w:numPr>
          <w:ilvl w:val="1"/>
          <w:numId w:val="3"/>
        </w:numPr>
      </w:pPr>
      <w:r>
        <w:t xml:space="preserve">RMT </w:t>
      </w:r>
      <w:r>
        <w:fldChar w:fldCharType="begin"/>
      </w:r>
      <w:r>
        <w:instrText xml:space="preserve"> ADDIN ZOTERO_ITEM CSL_CITATION {"citationID":"0000009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07324657" w14:textId="77777777" w:rsidR="0009345E" w:rsidRDefault="0009345E" w:rsidP="0009345E">
      <w:pPr>
        <w:pStyle w:val="Compact"/>
      </w:pPr>
    </w:p>
    <w:p w14:paraId="43485A2E" w14:textId="0A6A74F0" w:rsidR="0009345E" w:rsidRDefault="0009345E" w:rsidP="0009345E">
      <w:pPr>
        <w:pStyle w:val="Heading3"/>
      </w:pPr>
      <w:r>
        <w:t>Exercise Capacity</w:t>
      </w:r>
    </w:p>
    <w:p w14:paraId="61A37B8D" w14:textId="77777777" w:rsidR="003160BB" w:rsidRDefault="003160BB" w:rsidP="003160BB">
      <w:pPr>
        <w:pStyle w:val="Compact"/>
        <w:numPr>
          <w:ilvl w:val="0"/>
          <w:numId w:val="3"/>
        </w:numPr>
      </w:pPr>
      <w:r>
        <w:t>No change in dyspnea during exercise</w:t>
      </w:r>
    </w:p>
    <w:p w14:paraId="57C7BCF1" w14:textId="77777777" w:rsidR="003160BB" w:rsidRDefault="003160BB" w:rsidP="003160BB">
      <w:pPr>
        <w:pStyle w:val="Compact"/>
        <w:numPr>
          <w:ilvl w:val="1"/>
          <w:numId w:val="3"/>
        </w:numPr>
      </w:pPr>
      <w:r>
        <w:t>[@schaefferEffectsInspiratoryMuscle2023]</w:t>
      </w:r>
    </w:p>
    <w:p w14:paraId="50DDA22D" w14:textId="174F718B" w:rsidR="003160BB" w:rsidRDefault="003160BB" w:rsidP="003160BB">
      <w:pPr>
        <w:pStyle w:val="Compact"/>
        <w:numPr>
          <w:ilvl w:val="0"/>
          <w:numId w:val="3"/>
        </w:numPr>
      </w:pPr>
      <w:r>
        <w:t>IMT does not improve 6MWT</w:t>
      </w:r>
    </w:p>
    <w:p w14:paraId="32AFCC35" w14:textId="1D39E885" w:rsidR="003160BB" w:rsidRDefault="003160BB" w:rsidP="003160BB">
      <w:pPr>
        <w:pStyle w:val="Compact"/>
        <w:numPr>
          <w:ilvl w:val="1"/>
          <w:numId w:val="3"/>
        </w:numPr>
      </w:pPr>
      <w:r>
        <w:t xml:space="preserve">Long COVID, 6MWT, </w:t>
      </w:r>
      <w:r>
        <w:fldChar w:fldCharType="begin"/>
      </w:r>
      <w:r>
        <w:instrText xml:space="preserve"> ADDIN ZOTERO_ITEM CSL_CITATION {"citationID":"00000122","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285A3E">
        <w:rPr>
          <w:rFonts w:ascii="Aptos" w:hAnsi="Aptos"/>
        </w:rPr>
        <w:t>(Spiesshoefer et al., 2024)</w:t>
      </w:r>
      <w:r>
        <w:fldChar w:fldCharType="end"/>
      </w:r>
    </w:p>
    <w:p w14:paraId="1C3A1A99" w14:textId="0B041DCF" w:rsidR="003160BB" w:rsidRDefault="003160BB" w:rsidP="003160BB">
      <w:pPr>
        <w:pStyle w:val="Compact"/>
        <w:numPr>
          <w:ilvl w:val="0"/>
          <w:numId w:val="3"/>
        </w:numPr>
      </w:pPr>
      <w:r>
        <w:t>IMT does not improve respiratory rate during CPET</w:t>
      </w:r>
    </w:p>
    <w:p w14:paraId="7C1B1201" w14:textId="77777777" w:rsidR="003160BB" w:rsidRDefault="003160BB" w:rsidP="003160BB">
      <w:pPr>
        <w:pStyle w:val="Compact"/>
        <w:numPr>
          <w:ilvl w:val="1"/>
          <w:numId w:val="3"/>
        </w:numPr>
      </w:pPr>
      <w:r>
        <w:t xml:space="preserve">CKD </w:t>
      </w:r>
      <w:r>
        <w:fldChar w:fldCharType="begin"/>
      </w:r>
      <w:r>
        <w:instrText xml:space="preserve"> ADDIN ZOTERO_ITEM CSL_CITATION {"citationID":"00000124","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Pr>
          <w:rFonts w:ascii="Arial" w:hAnsi="Arial" w:cs="Arial"/>
        </w:rPr>
        <w:instrText>ﬀ</w:instrText>
      </w:r>
      <w: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Pr>
          <w:rFonts w:ascii="Arial" w:hAnsi="Arial" w:cs="Arial"/>
        </w:rPr>
        <w:instrText>ﬀ</w:instrText>
      </w:r>
      <w:r>
        <w:instrText xml:space="preserve">erence: </w:instrText>
      </w:r>
      <w:r>
        <w:rPr>
          <w:rFonts w:ascii="Aptos" w:hAnsi="Aptos" w:cs="Aptos"/>
        </w:rPr>
        <w:instrText>−</w:instrText>
      </w:r>
      <w:r>
        <w:instrText xml:space="preserve">84.5; 95% CI, </w:instrText>
      </w:r>
      <w:r>
        <w:rPr>
          <w:rFonts w:ascii="Aptos" w:hAnsi="Aptos" w:cs="Aptos"/>
        </w:rPr>
        <w:instrText>−</w:instrText>
      </w:r>
      <w:r>
        <w:instrText xml:space="preserve">148.1 to </w:instrText>
      </w:r>
      <w:r>
        <w:rPr>
          <w:rFonts w:ascii="Aptos" w:hAnsi="Aptos" w:cs="Aptos"/>
        </w:rPr>
        <w:instrText>−</w:instrText>
      </w:r>
      <w:r>
        <w:instrText>20.9). Also, there was a reduction in plasma levels of angiopoietin-2 (between-group di</w:instrText>
      </w:r>
      <w:r>
        <w:rPr>
          <w:rFonts w:ascii="Arial" w:hAnsi="Arial" w:cs="Arial"/>
        </w:rPr>
        <w:instrText>ﬀ</w:instrText>
      </w:r>
      <w:r>
        <w:instrText xml:space="preserve">erence: </w:instrText>
      </w:r>
      <w:r>
        <w:rPr>
          <w:rFonts w:ascii="Aptos" w:hAnsi="Aptos" w:cs="Aptos"/>
        </w:rPr>
        <w:instrText>−</w:instrText>
      </w:r>
      <w:r>
        <w:instrText xml:space="preserve">0.48; 95% CI, </w:instrText>
      </w:r>
      <w:r>
        <w:rPr>
          <w:rFonts w:ascii="Aptos" w:hAnsi="Aptos" w:cs="Aptos"/>
        </w:rPr>
        <w:instrText>−</w:instrText>
      </w:r>
      <w:r>
        <w:instrText xml:space="preserve">1.03 to </w:instrText>
      </w:r>
      <w:r>
        <w:rPr>
          <w:rFonts w:ascii="Aptos" w:hAnsi="Aptos" w:cs="Aptos"/>
        </w:rPr>
        <w:instrText>−</w:instrText>
      </w:r>
      <w:r>
        <w:instrText>0.097). Moreover, there was a signi</w:instrText>
      </w:r>
      <w:r>
        <w:rPr>
          <w:rFonts w:ascii="Aptos" w:hAnsi="Aptos" w:cs="Aptos"/>
        </w:rPr>
        <w:instrText>ﬁ</w:instrText>
      </w:r>
      <w:r>
        <w:instrText>cant reduction in mean blood pressure at rest (between-group di</w:instrText>
      </w:r>
      <w:r>
        <w:rPr>
          <w:rFonts w:ascii="Arial" w:hAnsi="Arial" w:cs="Arial"/>
        </w:rPr>
        <w:instrText>ﬀ</w:instrText>
      </w:r>
      <w:r>
        <w:instrText xml:space="preserve">erence: </w:instrText>
      </w:r>
      <w:r>
        <w:rPr>
          <w:rFonts w:ascii="Aptos" w:hAnsi="Aptos" w:cs="Aptos"/>
        </w:rPr>
        <w:instrText>−</w:instrText>
      </w:r>
      <w:r>
        <w:instrText xml:space="preserve">12.2; 95%CI, </w:instrText>
      </w:r>
      <w:r>
        <w:rPr>
          <w:rFonts w:ascii="Aptos" w:hAnsi="Aptos" w:cs="Aptos"/>
        </w:rPr>
        <w:instrText>−</w:instrText>
      </w:r>
      <w:r>
        <w:instrText xml:space="preserve">17.8 to </w:instrText>
      </w:r>
      <w:r>
        <w:rPr>
          <w:rFonts w:ascii="Aptos" w:hAnsi="Aptos" w:cs="Aptos"/>
        </w:rPr>
        <w:instrText>−</w:instrText>
      </w:r>
      <w:r>
        <w:instrText>6.6) associated with a reduction in endothelin-1 levels (between-group di</w:instrText>
      </w:r>
      <w:r>
        <w:rPr>
          <w:rFonts w:ascii="Arial" w:hAnsi="Arial" w:cs="Arial"/>
        </w:rPr>
        <w:instrText>ﬀ</w:instrText>
      </w:r>
      <w:r>
        <w:instrText xml:space="preserve">erence: </w:instrText>
      </w:r>
      <w:r>
        <w:rPr>
          <w:rFonts w:ascii="Aptos" w:hAnsi="Aptos" w:cs="Aptos"/>
        </w:rPr>
        <w:instrText>−</w:instrText>
      </w:r>
      <w:r>
        <w:instrText xml:space="preserve">0.164; 95% CI, </w:instrText>
      </w:r>
      <w:r>
        <w:rPr>
          <w:rFonts w:ascii="Aptos" w:hAnsi="Aptos" w:cs="Aptos"/>
        </w:rPr>
        <w:instrText>−</w:instrText>
      </w:r>
      <w:r>
        <w:instrText xml:space="preserve">0.293 to </w:instrText>
      </w:r>
      <w:r>
        <w:rPr>
          <w:rFonts w:ascii="Aptos" w:hAnsi="Aptos" w:cs="Aptos"/>
        </w:rPr>
        <w:instrText>−</w:instrText>
      </w:r>
      <w:r>
        <w:instrText>0.034). There was no di</w:instrText>
      </w:r>
      <w:r>
        <w:rPr>
          <w:rFonts w:ascii="Arial" w:hAnsi="Arial" w:cs="Arial"/>
        </w:rPr>
        <w:instrText>ﬀ</w:instrText>
      </w:r>
      <w: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Pr="00285A3E">
        <w:rPr>
          <w:rFonts w:ascii="Aptos" w:hAnsi="Aptos"/>
        </w:rPr>
        <w:t>(Campos et al., 2018)</w:t>
      </w:r>
      <w:r>
        <w:fldChar w:fldCharType="end"/>
      </w:r>
    </w:p>
    <w:p w14:paraId="1B25999F" w14:textId="77777777" w:rsidR="003160BB" w:rsidRDefault="003160BB" w:rsidP="003160BB">
      <w:pPr>
        <w:pStyle w:val="Compact"/>
        <w:numPr>
          <w:ilvl w:val="0"/>
          <w:numId w:val="3"/>
        </w:numPr>
      </w:pPr>
      <w:r>
        <w:t>IMT not effective for improving peak workload (W)</w:t>
      </w:r>
    </w:p>
    <w:p w14:paraId="0C8333C5" w14:textId="77777777" w:rsidR="003160BB" w:rsidRDefault="003160BB" w:rsidP="003160BB">
      <w:pPr>
        <w:pStyle w:val="Compact"/>
        <w:numPr>
          <w:ilvl w:val="1"/>
          <w:numId w:val="3"/>
        </w:numPr>
      </w:pPr>
      <w:r>
        <w:fldChar w:fldCharType="begin"/>
      </w:r>
      <w:r>
        <w:instrText xml:space="preserve"> ADDIN ZOTERO_ITEM CSL_CITATION {"citationID":"0000012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Trevizan et al., 2021)</w:t>
      </w:r>
      <w:r>
        <w:fldChar w:fldCharType="end"/>
      </w:r>
    </w:p>
    <w:p w14:paraId="2065B93A" w14:textId="77777777" w:rsidR="003160BB" w:rsidRDefault="003160BB" w:rsidP="003160BB">
      <w:pPr>
        <w:pStyle w:val="Compact"/>
        <w:numPr>
          <w:ilvl w:val="0"/>
          <w:numId w:val="3"/>
        </w:numPr>
      </w:pPr>
      <w:r>
        <w:t>IMT not effective for improving VO2max / Peak VO2</w:t>
      </w:r>
    </w:p>
    <w:p w14:paraId="797FA36F" w14:textId="77777777" w:rsidR="003160BB" w:rsidRDefault="003160BB" w:rsidP="003160BB">
      <w:pPr>
        <w:pStyle w:val="Compact"/>
        <w:numPr>
          <w:ilvl w:val="1"/>
          <w:numId w:val="3"/>
        </w:numPr>
      </w:pPr>
      <w:r>
        <w:fldChar w:fldCharType="begin"/>
      </w:r>
      <w:r>
        <w:instrText xml:space="preserve"> ADDIN ZOTERO_ITEM CSL_CITATION {"citationID":"00000126","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Trevizan et al., 2021)</w:t>
      </w:r>
      <w:r>
        <w:fldChar w:fldCharType="end"/>
      </w:r>
    </w:p>
    <w:p w14:paraId="64972574" w14:textId="77777777" w:rsidR="003160BB" w:rsidRDefault="003160BB" w:rsidP="003160BB">
      <w:pPr>
        <w:pStyle w:val="Compact"/>
        <w:numPr>
          <w:ilvl w:val="0"/>
          <w:numId w:val="3"/>
        </w:numPr>
      </w:pPr>
      <w:r>
        <w:t>IMT not effective for improving ventilation (Ve)</w:t>
      </w:r>
    </w:p>
    <w:p w14:paraId="1584B467" w14:textId="77777777" w:rsidR="003160BB" w:rsidRDefault="003160BB" w:rsidP="003160BB">
      <w:pPr>
        <w:pStyle w:val="Compact"/>
        <w:numPr>
          <w:ilvl w:val="1"/>
          <w:numId w:val="3"/>
        </w:numPr>
      </w:pPr>
      <w:r>
        <w:fldChar w:fldCharType="begin"/>
      </w:r>
      <w:r>
        <w:instrText xml:space="preserve"> ADDIN ZOTERO_ITEM CSL_CITATION {"citationID":"00000131","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Pr>
          <w:rFonts w:ascii="Arial" w:hAnsi="Arial" w:cs="Arial"/>
        </w:rPr>
        <w:instrText> </w:instrText>
      </w:r>
      <w:r>
        <w:instrText>=</w:instrText>
      </w:r>
      <w:r>
        <w:rPr>
          <w:rFonts w:ascii="Arial" w:hAnsi="Arial" w:cs="Arial"/>
        </w:rPr>
        <w:instrText> </w:instrText>
      </w:r>
      <w:r>
        <w:instrText>47</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9% predicted; Pimax </w:instrText>
      </w:r>
      <w:r>
        <w:rPr>
          <w:rFonts w:ascii="Arial" w:hAnsi="Arial" w:cs="Arial"/>
        </w:rPr>
        <w:instrText> </w:instrText>
      </w:r>
      <w:r>
        <w:instrText>=</w:instrText>
      </w:r>
      <w:r>
        <w:rPr>
          <w:rFonts w:ascii="Arial" w:hAnsi="Arial" w:cs="Arial"/>
        </w:rPr>
        <w:instrText> </w:instrText>
      </w:r>
      <w:r>
        <w:instrText>-59</w:instrText>
      </w:r>
      <w:r>
        <w:rPr>
          <w:rFonts w:ascii="Arial" w:hAnsi="Arial" w:cs="Arial"/>
        </w:rPr>
        <w:instrText> </w:instrText>
      </w:r>
      <w:r>
        <w:rPr>
          <w:rFonts w:ascii="Aptos" w:hAnsi="Aptos" w:cs="Aptos"/>
        </w:rPr>
        <w:instrText>±</w:instrText>
      </w:r>
      <w:r>
        <w:rPr>
          <w:rFonts w:ascii="Arial" w:hAnsi="Arial" w:cs="Arial"/>
        </w:rPr>
        <w:instrText> </w:instrText>
      </w:r>
      <w:r>
        <w:instrText>14 cmH2O; cycle ergometer peak work rate</w:instrText>
      </w:r>
      <w:r>
        <w:rPr>
          <w:rFonts w:ascii="Arial" w:hAnsi="Arial" w:cs="Arial"/>
        </w:rPr>
        <w:instrText> </w:instrText>
      </w:r>
      <w:r>
        <w:instrText>=</w:instrText>
      </w:r>
      <w:r>
        <w:rPr>
          <w:rFonts w:ascii="Arial" w:hAnsi="Arial" w:cs="Arial"/>
        </w:rPr>
        <w:instrText> </w:instrText>
      </w:r>
      <w:r>
        <w:instrText>47</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Pr="00285A3E">
        <w:rPr>
          <w:rFonts w:ascii="Aptos" w:hAnsi="Aptos"/>
        </w:rPr>
        <w:t>(Langer et al., 2018)</w:t>
      </w:r>
      <w:r>
        <w:fldChar w:fldCharType="end"/>
      </w:r>
    </w:p>
    <w:p w14:paraId="1F097E0E" w14:textId="77777777" w:rsidR="003160BB" w:rsidRDefault="003160BB" w:rsidP="003160BB">
      <w:pPr>
        <w:pStyle w:val="Compact"/>
        <w:numPr>
          <w:ilvl w:val="1"/>
          <w:numId w:val="3"/>
        </w:numPr>
      </w:pPr>
      <w:r>
        <w:t>[@schaefferEffectsInspiratoryMuscle2023]</w:t>
      </w:r>
    </w:p>
    <w:p w14:paraId="4A35A020" w14:textId="77777777" w:rsidR="003160BB" w:rsidRDefault="003160BB" w:rsidP="003160BB">
      <w:pPr>
        <w:pStyle w:val="Compact"/>
        <w:numPr>
          <w:ilvl w:val="0"/>
          <w:numId w:val="3"/>
        </w:numPr>
      </w:pPr>
      <w:r>
        <w:t>No change in ventilatory efficiency (VE/VCO2)</w:t>
      </w:r>
    </w:p>
    <w:p w14:paraId="064CB895" w14:textId="77777777" w:rsidR="003160BB" w:rsidRDefault="003160BB" w:rsidP="003160BB">
      <w:pPr>
        <w:pStyle w:val="Compact"/>
        <w:numPr>
          <w:ilvl w:val="1"/>
          <w:numId w:val="3"/>
        </w:numPr>
      </w:pPr>
      <w:r>
        <w:t xml:space="preserve">Long COVID </w:t>
      </w:r>
      <w:r>
        <w:fldChar w:fldCharType="begin"/>
      </w:r>
      <w:r>
        <w:instrText xml:space="preserve"> ADDIN ZOTERO_ITEM CSL_CITATION {"citationID":"00000133","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rPr>
        <w:t>(Palau et al., 2022)</w:t>
      </w:r>
      <w:r>
        <w:fldChar w:fldCharType="end"/>
      </w:r>
    </w:p>
    <w:p w14:paraId="32B1A86D" w14:textId="77777777" w:rsidR="003160BB" w:rsidRDefault="003160BB" w:rsidP="003160BB">
      <w:pPr>
        <w:pStyle w:val="Compact"/>
        <w:numPr>
          <w:ilvl w:val="0"/>
          <w:numId w:val="3"/>
        </w:numPr>
      </w:pPr>
    </w:p>
    <w:p w14:paraId="04369764" w14:textId="77777777" w:rsidR="001933E9" w:rsidRDefault="001933E9" w:rsidP="003160BB"/>
    <w:p w14:paraId="785A5510" w14:textId="730A7486" w:rsidR="003160BB" w:rsidRDefault="003160BB" w:rsidP="003160BB">
      <w:pPr>
        <w:pStyle w:val="Heading3"/>
      </w:pPr>
      <w:r>
        <w:lastRenderedPageBreak/>
        <w:t>Quality of Life / Functional Capacity</w:t>
      </w:r>
    </w:p>
    <w:p w14:paraId="70DB94A0" w14:textId="77777777" w:rsidR="003160BB" w:rsidRDefault="003160BB" w:rsidP="003160BB">
      <w:pPr>
        <w:pStyle w:val="Compact"/>
        <w:numPr>
          <w:ilvl w:val="0"/>
          <w:numId w:val="1"/>
        </w:numPr>
      </w:pPr>
      <w:r>
        <w:t>IMT improves QOL</w:t>
      </w:r>
    </w:p>
    <w:p w14:paraId="32E1C213" w14:textId="77777777" w:rsidR="003160BB" w:rsidRDefault="003160BB" w:rsidP="003160BB">
      <w:pPr>
        <w:pStyle w:val="Compact"/>
        <w:numPr>
          <w:ilvl w:val="1"/>
          <w:numId w:val="1"/>
        </w:numPr>
      </w:pPr>
      <w:r>
        <w:fldChar w:fldCharType="begin"/>
      </w:r>
      <w:r>
        <w:instrText xml:space="preserve"> ADDIN ZOTERO_ITEM CSL_CITATION {"citationID":"00000136","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cs="Times New Roman"/>
        </w:rPr>
        <w:t>(Katayıfçı et al., 2022)</w:t>
      </w:r>
      <w:r>
        <w:fldChar w:fldCharType="end"/>
      </w:r>
    </w:p>
    <w:p w14:paraId="19DF27CC" w14:textId="77777777" w:rsidR="003160BB" w:rsidRDefault="003160BB" w:rsidP="003160BB">
      <w:pPr>
        <w:pStyle w:val="Compact"/>
        <w:numPr>
          <w:ilvl w:val="1"/>
          <w:numId w:val="1"/>
        </w:numPr>
      </w:pPr>
      <w:r>
        <w:t xml:space="preserve">CHF </w:t>
      </w:r>
      <w:r>
        <w:fldChar w:fldCharType="begin"/>
      </w:r>
      <w:r>
        <w:instrText xml:space="preserve"> ADDIN ZOTERO_ITEM CSL_CITATION {"citationID":"00000137","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285A3E">
        <w:rPr>
          <w:rFonts w:ascii="Aptos" w:hAnsi="Aptos"/>
        </w:rPr>
        <w:t>(Trevizan et al., 2021)</w:t>
      </w:r>
      <w:r>
        <w:fldChar w:fldCharType="end"/>
      </w:r>
    </w:p>
    <w:p w14:paraId="21068F3C" w14:textId="77777777" w:rsidR="003160BB" w:rsidRDefault="003160BB" w:rsidP="003160BB">
      <w:pPr>
        <w:pStyle w:val="Compact"/>
        <w:numPr>
          <w:ilvl w:val="1"/>
          <w:numId w:val="1"/>
        </w:numPr>
      </w:pPr>
      <w:r>
        <w:t xml:space="preserve">COPD </w:t>
      </w:r>
      <w:r>
        <w:fldChar w:fldCharType="begin"/>
      </w:r>
      <w:r>
        <w:instrText xml:space="preserve"> ADDIN ZOTERO_ITEM CSL_CITATION {"citationID":"0000013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Pr="00285A3E">
        <w:rPr>
          <w:rFonts w:ascii="Aptos" w:hAnsi="Aptos"/>
        </w:rPr>
        <w:t>(Ammous et al., 2023)</w:t>
      </w:r>
      <w:r>
        <w:fldChar w:fldCharType="end"/>
      </w:r>
    </w:p>
    <w:p w14:paraId="13B1A746" w14:textId="77777777" w:rsidR="003160BB" w:rsidRDefault="003160BB" w:rsidP="003160BB">
      <w:pPr>
        <w:pStyle w:val="Compact"/>
        <w:numPr>
          <w:ilvl w:val="1"/>
          <w:numId w:val="1"/>
        </w:numPr>
      </w:pPr>
      <w:r>
        <w:t xml:space="preserve">Long COVID </w:t>
      </w:r>
      <w:r>
        <w:fldChar w:fldCharType="begin"/>
      </w:r>
      <w:r>
        <w:instrText xml:space="preserve"> ADDIN ZOTERO_ITEM CSL_CITATION {"citationID":"00000139","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Pr>
          <w:rFonts w:ascii="Arial" w:hAnsi="Arial" w:cs="Arial"/>
        </w:rPr>
        <w:instrText> </w:instrText>
      </w:r>
      <w:r>
        <w:instrText>years; 88% female) recovering from self-reported COVID-19 (9.0</w:instrText>
      </w:r>
      <w:r>
        <w:rPr>
          <w:rFonts w:ascii="Aptos" w:hAnsi="Aptos" w:cs="Aptos"/>
        </w:rPr>
        <w:instrText>±</w:instrText>
      </w:r>
      <w:r>
        <w:instrText>4.2</w:instrText>
      </w:r>
      <w:r>
        <w:rPr>
          <w:rFonts w:ascii="Arial" w:hAnsi="Arial" w:cs="Arial"/>
        </w:rPr>
        <w:instrText> </w:instrText>
      </w:r>
      <w:r>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fldChar w:fldCharType="separate"/>
      </w:r>
      <w:r w:rsidRPr="00285A3E">
        <w:rPr>
          <w:rFonts w:ascii="Aptos" w:hAnsi="Aptos"/>
        </w:rPr>
        <w:t>(McNarry et al., 2022)</w:t>
      </w:r>
      <w:r>
        <w:fldChar w:fldCharType="end"/>
      </w:r>
    </w:p>
    <w:p w14:paraId="216ADDEE" w14:textId="77777777" w:rsidR="003160BB" w:rsidRDefault="003160BB" w:rsidP="003160BB">
      <w:pPr>
        <w:pStyle w:val="Compact"/>
        <w:numPr>
          <w:ilvl w:val="1"/>
          <w:numId w:val="1"/>
        </w:numPr>
      </w:pPr>
      <w:r>
        <w:t>[@abodonyaInspiratoryMuscleTraining2021]</w:t>
      </w:r>
    </w:p>
    <w:p w14:paraId="1BD0C177" w14:textId="77777777" w:rsidR="003160BB" w:rsidRDefault="003160BB" w:rsidP="003160BB">
      <w:pPr>
        <w:pStyle w:val="Compact"/>
        <w:numPr>
          <w:ilvl w:val="1"/>
          <w:numId w:val="1"/>
        </w:numPr>
      </w:pPr>
      <w:r>
        <w:t>CHF, MLHFQ and SF-36 (physical functioning subscale score only)</w:t>
      </w:r>
      <w:r>
        <w:fldChar w:fldCharType="begin"/>
      </w:r>
      <w:r>
        <w:instrText xml:space="preserve"> ADDIN ZOTERO_ITEM CSL_CITATION {"citationID":"00000141","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rPr>
        <w:t>(Tanriverdi et al., 2023)</w:t>
      </w:r>
      <w:r>
        <w:fldChar w:fldCharType="end"/>
      </w:r>
    </w:p>
    <w:p w14:paraId="329AA914" w14:textId="77777777" w:rsidR="003160BB" w:rsidRDefault="003160BB" w:rsidP="003160BB">
      <w:pPr>
        <w:pStyle w:val="Compact"/>
        <w:numPr>
          <w:ilvl w:val="0"/>
          <w:numId w:val="1"/>
        </w:numPr>
      </w:pPr>
      <w:r>
        <w:t>IMT does not improve QOL</w:t>
      </w:r>
    </w:p>
    <w:p w14:paraId="72553C9A" w14:textId="77777777" w:rsidR="003160BB" w:rsidRDefault="003160BB" w:rsidP="003160BB">
      <w:pPr>
        <w:pStyle w:val="Compact"/>
        <w:numPr>
          <w:ilvl w:val="1"/>
          <w:numId w:val="1"/>
        </w:numPr>
      </w:pPr>
      <w:r>
        <w:fldChar w:fldCharType="begin"/>
      </w:r>
      <w:r>
        <w:instrText xml:space="preserve"> ADDIN ZOTERO_ITEM CSL_CITATION {"citationID":"0000014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Pr="00285A3E">
        <w:rPr>
          <w:rFonts w:ascii="Aptos" w:hAnsi="Aptos"/>
        </w:rPr>
        <w:t>(Del Corral et al., 2023)</w:t>
      </w:r>
      <w:r>
        <w:fldChar w:fldCharType="end"/>
      </w:r>
      <w:r>
        <w:t>, p. 5)</w:t>
      </w:r>
    </w:p>
    <w:p w14:paraId="4B02E611" w14:textId="77777777" w:rsidR="003160BB" w:rsidRDefault="003160BB" w:rsidP="003160BB">
      <w:pPr>
        <w:pStyle w:val="Compact"/>
        <w:numPr>
          <w:ilvl w:val="1"/>
          <w:numId w:val="1"/>
        </w:numPr>
      </w:pPr>
      <w:r>
        <w:t>meta-analysis [@chenCanInspiratoryMuscle2023]</w:t>
      </w:r>
    </w:p>
    <w:p w14:paraId="4940F969" w14:textId="77777777" w:rsidR="003160BB" w:rsidRDefault="003160BB" w:rsidP="003160BB">
      <w:pPr>
        <w:pStyle w:val="Compact"/>
        <w:numPr>
          <w:ilvl w:val="1"/>
          <w:numId w:val="1"/>
        </w:numPr>
      </w:pPr>
      <w:r>
        <w:t xml:space="preserve">Long COVID, EQ visual analogue scale </w:t>
      </w:r>
      <w:r>
        <w:fldChar w:fldCharType="begin"/>
      </w:r>
      <w:r>
        <w:instrText xml:space="preserve"> ADDIN ZOTERO_ITEM CSL_CITATION {"citationID":"00000144","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rPr>
        <w:t>(Palau et al., 2022)</w:t>
      </w:r>
      <w:r>
        <w:fldChar w:fldCharType="end"/>
      </w:r>
    </w:p>
    <w:p w14:paraId="0BF06309" w14:textId="77777777" w:rsidR="003160BB" w:rsidRDefault="003160BB" w:rsidP="003160BB">
      <w:pPr>
        <w:pStyle w:val="Compact"/>
        <w:numPr>
          <w:ilvl w:val="0"/>
          <w:numId w:val="1"/>
        </w:numPr>
      </w:pPr>
      <w:r>
        <w:t>IMT does not improve functional status</w:t>
      </w:r>
    </w:p>
    <w:p w14:paraId="201407F2" w14:textId="77777777" w:rsidR="003160BB" w:rsidRDefault="003160BB" w:rsidP="003160BB">
      <w:pPr>
        <w:pStyle w:val="Compact"/>
        <w:numPr>
          <w:ilvl w:val="1"/>
          <w:numId w:val="1"/>
        </w:numPr>
      </w:pPr>
      <w:r>
        <w:t xml:space="preserve">PCFS </w:t>
      </w:r>
      <w:r>
        <w:fldChar w:fldCharType="begin"/>
      </w:r>
      <w:r>
        <w:instrText xml:space="preserve"> ADDIN ZOTERO_ITEM CSL_CITATION {"citationID":"0000014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3B8180D1" w14:textId="77777777" w:rsidR="003160BB" w:rsidRDefault="003160BB" w:rsidP="003160BB">
      <w:pPr>
        <w:pStyle w:val="Compact"/>
        <w:numPr>
          <w:ilvl w:val="1"/>
          <w:numId w:val="1"/>
        </w:numPr>
      </w:pPr>
      <w:r>
        <w:t xml:space="preserve">Long COVID, Mobility and self-care EQ subdomain </w:t>
      </w:r>
      <w:r>
        <w:fldChar w:fldCharType="begin"/>
      </w:r>
      <w:r>
        <w:instrText xml:space="preserve"> ADDIN ZOTERO_ITEM CSL_CITATION {"citationID":"00000146","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rPr>
        <w:t>(Palau et al., 2022)</w:t>
      </w:r>
      <w:r>
        <w:fldChar w:fldCharType="end"/>
      </w:r>
    </w:p>
    <w:p w14:paraId="7237AAB7" w14:textId="77777777" w:rsidR="003160BB" w:rsidRDefault="003160BB" w:rsidP="003160BB">
      <w:pPr>
        <w:pStyle w:val="Compact"/>
        <w:numPr>
          <w:ilvl w:val="0"/>
          <w:numId w:val="1"/>
        </w:numPr>
      </w:pPr>
      <w:r>
        <w:t>IMT does not increase physical activity</w:t>
      </w:r>
    </w:p>
    <w:p w14:paraId="5C9D11AF" w14:textId="77777777" w:rsidR="003160BB" w:rsidRDefault="003160BB" w:rsidP="003160BB">
      <w:pPr>
        <w:pStyle w:val="Compact"/>
        <w:numPr>
          <w:ilvl w:val="1"/>
          <w:numId w:val="1"/>
        </w:numPr>
      </w:pPr>
      <w:r>
        <w:fldChar w:fldCharType="begin"/>
      </w:r>
      <w:r>
        <w:instrText xml:space="preserve"> ADDIN ZOTERO_ITEM CSL_CITATION {"citationID":"00000147","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p>
    <w:p w14:paraId="10BC534C" w14:textId="77777777" w:rsidR="003160BB" w:rsidRDefault="003160BB" w:rsidP="003160BB">
      <w:pPr>
        <w:pStyle w:val="Compact"/>
        <w:numPr>
          <w:ilvl w:val="1"/>
          <w:numId w:val="1"/>
        </w:numPr>
      </w:pPr>
      <w:r>
        <w:t xml:space="preserve">CHF </w:t>
      </w:r>
      <w:r>
        <w:fldChar w:fldCharType="begin"/>
      </w:r>
      <w:r>
        <w:instrText xml:space="preserve"> ADDIN ZOTERO_ITEM CSL_CITATION {"citationID":"00000148","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rPr>
        <w:t>(Tanriverdi et al., 2023)</w:t>
      </w:r>
      <w:r>
        <w:fldChar w:fldCharType="end"/>
      </w:r>
    </w:p>
    <w:p w14:paraId="7520F1FD" w14:textId="77777777" w:rsidR="003160BB" w:rsidRDefault="003160BB" w:rsidP="003160BB">
      <w:pPr>
        <w:pStyle w:val="Compact"/>
      </w:pPr>
    </w:p>
    <w:p w14:paraId="0AE480E6" w14:textId="77777777" w:rsidR="003160BB" w:rsidRDefault="003160BB" w:rsidP="00820BAA">
      <w:pPr>
        <w:pStyle w:val="Heading3"/>
      </w:pPr>
      <w:r>
        <w:t>Sleep</w:t>
      </w:r>
    </w:p>
    <w:p w14:paraId="7B31BAD6" w14:textId="77777777" w:rsidR="003160BB" w:rsidRDefault="003160BB" w:rsidP="003160BB">
      <w:pPr>
        <w:pStyle w:val="Compact"/>
        <w:numPr>
          <w:ilvl w:val="0"/>
          <w:numId w:val="1"/>
        </w:numPr>
      </w:pPr>
      <w:r>
        <w:t>No improvement in AHI/RDA</w:t>
      </w:r>
    </w:p>
    <w:p w14:paraId="3DD9A84A" w14:textId="77777777" w:rsidR="003160BB" w:rsidRDefault="003160BB" w:rsidP="003160BB">
      <w:pPr>
        <w:pStyle w:val="Compact"/>
        <w:numPr>
          <w:ilvl w:val="1"/>
          <w:numId w:val="1"/>
        </w:numPr>
      </w:pPr>
      <w:r>
        <w:t>[@krause-sorioInspiratoryMuscleTraining2021]</w:t>
      </w:r>
    </w:p>
    <w:p w14:paraId="06552120" w14:textId="77777777" w:rsidR="003160BB" w:rsidRDefault="003160BB" w:rsidP="003160BB">
      <w:pPr>
        <w:pStyle w:val="Compact"/>
      </w:pPr>
    </w:p>
    <w:p w14:paraId="2D680E95" w14:textId="28B2F2B4" w:rsidR="00820BAA" w:rsidRDefault="00820BAA" w:rsidP="00820BAA">
      <w:pPr>
        <w:pStyle w:val="Heading3"/>
      </w:pPr>
      <w:r>
        <w:t>Fatigue</w:t>
      </w:r>
    </w:p>
    <w:p w14:paraId="7E79EF97" w14:textId="77777777" w:rsidR="00820BAA" w:rsidRDefault="00820BAA" w:rsidP="00820BAA"/>
    <w:p w14:paraId="67666C62" w14:textId="77777777" w:rsidR="00820BAA" w:rsidRDefault="00820BAA" w:rsidP="00820BAA">
      <w:pPr>
        <w:pStyle w:val="Compact"/>
        <w:numPr>
          <w:ilvl w:val="0"/>
          <w:numId w:val="1"/>
        </w:numPr>
      </w:pPr>
      <w:r>
        <w:t>IMT does not reduce fatigue</w:t>
      </w:r>
    </w:p>
    <w:p w14:paraId="5F58EC40" w14:textId="77777777" w:rsidR="00820BAA" w:rsidRDefault="00820BAA" w:rsidP="00820BAA">
      <w:pPr>
        <w:pStyle w:val="Compact"/>
        <w:numPr>
          <w:ilvl w:val="1"/>
          <w:numId w:val="1"/>
        </w:numPr>
      </w:pPr>
      <w:r>
        <w:t>ESS [@krause-sorioInspiratoryMuscleTraining2021]</w:t>
      </w:r>
    </w:p>
    <w:p w14:paraId="6B499142" w14:textId="3E5CBD4D" w:rsidR="003160BB" w:rsidRDefault="00820BAA" w:rsidP="003160BB">
      <w:pPr>
        <w:pStyle w:val="Compact"/>
        <w:numPr>
          <w:ilvl w:val="1"/>
          <w:numId w:val="1"/>
        </w:numPr>
      </w:pPr>
      <w:r>
        <w:t xml:space="preserve">FSS, CFS </w:t>
      </w:r>
      <w:r>
        <w:fldChar w:fldCharType="begin"/>
      </w:r>
      <w:r>
        <w:instrText xml:space="preserve"> ADDIN ZOTERO_ITEM CSL_CITATION {"citationID":"00000161","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58082242" w14:textId="7ACCAEA6" w:rsidR="009B6C85" w:rsidRDefault="009B6C85" w:rsidP="009B6C85">
      <w:pPr>
        <w:pStyle w:val="Heading3"/>
      </w:pPr>
      <w:r>
        <w:t>Strength</w:t>
      </w:r>
    </w:p>
    <w:p w14:paraId="75E88E28" w14:textId="77777777" w:rsidR="009B6C85" w:rsidRPr="00C836E6" w:rsidRDefault="009B6C85" w:rsidP="009B6C85">
      <w:pPr>
        <w:pStyle w:val="Compact"/>
        <w:numPr>
          <w:ilvl w:val="0"/>
          <w:numId w:val="1"/>
        </w:numPr>
      </w:pPr>
      <w:r w:rsidRPr="00C836E6">
        <w:t>IMT improves LE strength</w:t>
      </w:r>
    </w:p>
    <w:p w14:paraId="772B5952" w14:textId="77777777" w:rsidR="009B6C85" w:rsidRPr="00C836E6" w:rsidRDefault="009B6C85" w:rsidP="009B6C85">
      <w:pPr>
        <w:pStyle w:val="Compact"/>
        <w:numPr>
          <w:ilvl w:val="1"/>
          <w:numId w:val="1"/>
        </w:numPr>
        <w:rPr>
          <w:highlight w:val="yellow"/>
        </w:rPr>
      </w:pPr>
      <w:r w:rsidRPr="00C836E6">
        <w:t xml:space="preserve">60 second sit-to-stand </w:t>
      </w:r>
      <w:r w:rsidRPr="00C836E6">
        <w:fldChar w:fldCharType="begin"/>
      </w:r>
      <w:r w:rsidRPr="00C836E6">
        <w:instrText xml:space="preserve"> ADDIN ZOTERO_ITEM CSL_CITATION {"citationID":"00000101","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C836E6">
        <w:fldChar w:fldCharType="separate"/>
      </w:r>
      <w:r w:rsidRPr="00C836E6">
        <w:rPr>
          <w:rFonts w:ascii="Aptos" w:hAnsi="Aptos"/>
        </w:rPr>
        <w:t>(Del Corral et al., 2023)</w:t>
      </w:r>
      <w:r w:rsidRPr="00C836E6">
        <w:fldChar w:fldCharType="end"/>
      </w:r>
      <w:r w:rsidRPr="00C836E6">
        <w:t>, p. 5</w:t>
      </w:r>
      <w:r w:rsidRPr="00C836E6">
        <w:rPr>
          <w:highlight w:val="yellow"/>
        </w:rPr>
        <w:t>)</w:t>
      </w:r>
    </w:p>
    <w:p w14:paraId="2A21E89D" w14:textId="77777777" w:rsidR="009B6C85" w:rsidRDefault="009B6C85" w:rsidP="009B6C85">
      <w:pPr>
        <w:pStyle w:val="Compact"/>
        <w:numPr>
          <w:ilvl w:val="0"/>
          <w:numId w:val="1"/>
        </w:numPr>
      </w:pPr>
      <w:r>
        <w:t>IMT does not improve UE strength</w:t>
      </w:r>
    </w:p>
    <w:p w14:paraId="71E58BB9" w14:textId="77777777" w:rsidR="009B6C85" w:rsidRDefault="009B6C85" w:rsidP="009B6C85">
      <w:pPr>
        <w:pStyle w:val="Compact"/>
        <w:numPr>
          <w:ilvl w:val="1"/>
          <w:numId w:val="1"/>
        </w:numPr>
      </w:pPr>
      <w:r>
        <w:t xml:space="preserve">Grip HHDT </w:t>
      </w:r>
      <w:r>
        <w:fldChar w:fldCharType="begin"/>
      </w:r>
      <w:r>
        <w:instrText xml:space="preserve"> ADDIN ZOTERO_ITEM CSL_CITATION {"citationID":"0000010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Pr="00285A3E">
        <w:rPr>
          <w:rFonts w:ascii="Aptos" w:hAnsi="Aptos"/>
        </w:rPr>
        <w:t>(Del Corral et al., 2023)</w:t>
      </w:r>
      <w:r>
        <w:fldChar w:fldCharType="end"/>
      </w:r>
      <w:r>
        <w:t>, p. 5)</w:t>
      </w:r>
    </w:p>
    <w:p w14:paraId="0E2E3D5C" w14:textId="77777777" w:rsidR="009B6C85" w:rsidRDefault="009B6C85" w:rsidP="009B6C85">
      <w:pPr>
        <w:pStyle w:val="Compact"/>
        <w:numPr>
          <w:ilvl w:val="1"/>
          <w:numId w:val="1"/>
        </w:numPr>
      </w:pPr>
      <w:r>
        <w:t xml:space="preserve">Bench 1RM and Grip HHDDT </w:t>
      </w:r>
      <w:r>
        <w:fldChar w:fldCharType="begin"/>
      </w:r>
      <w:r>
        <w:instrText xml:space="preserve"> ADDIN ZOTERO_ITEM CSL_CITATION {"citationID":"00000104","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1EF49D5C" w14:textId="77777777" w:rsidR="009B6C85" w:rsidRDefault="009B6C85" w:rsidP="009B6C85">
      <w:pPr>
        <w:pStyle w:val="Compact"/>
        <w:numPr>
          <w:ilvl w:val="0"/>
          <w:numId w:val="1"/>
        </w:numPr>
      </w:pPr>
      <w:r>
        <w:t>IMT does not improve LE strength</w:t>
      </w:r>
    </w:p>
    <w:p w14:paraId="294588F9" w14:textId="77777777" w:rsidR="009B6C85" w:rsidRDefault="009B6C85" w:rsidP="009B6C85">
      <w:pPr>
        <w:pStyle w:val="Compact"/>
        <w:numPr>
          <w:ilvl w:val="1"/>
          <w:numId w:val="1"/>
        </w:numPr>
      </w:pPr>
      <w:r>
        <w:fldChar w:fldCharType="begin"/>
      </w:r>
      <w:r>
        <w:instrText xml:space="preserve"> ADDIN ZOTERO_ITEM CSL_CITATION {"citationID":"0000010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1CB041C1" w14:textId="77777777" w:rsidR="00C27D8E" w:rsidRDefault="00C27D8E" w:rsidP="00C27D8E">
      <w:pPr>
        <w:pStyle w:val="Heading3"/>
      </w:pPr>
      <w:bookmarkStart w:id="5" w:name="working-memory"/>
      <w:r>
        <w:lastRenderedPageBreak/>
        <w:t>Working Memory</w:t>
      </w:r>
    </w:p>
    <w:p w14:paraId="30D73BEA" w14:textId="77777777" w:rsidR="00C27D8E" w:rsidRDefault="00C27D8E" w:rsidP="00C27D8E">
      <w:pPr>
        <w:pStyle w:val="Compact"/>
        <w:numPr>
          <w:ilvl w:val="0"/>
          <w:numId w:val="1"/>
        </w:numPr>
      </w:pPr>
      <w:r>
        <w:t>IMT does not improve working memory</w:t>
      </w:r>
    </w:p>
    <w:p w14:paraId="4C225FB1" w14:textId="77777777" w:rsidR="00C27D8E" w:rsidRDefault="00C27D8E" w:rsidP="00C27D8E">
      <w:pPr>
        <w:pStyle w:val="Compact"/>
        <w:numPr>
          <w:ilvl w:val="1"/>
          <w:numId w:val="1"/>
        </w:numPr>
      </w:pPr>
      <w:r>
        <w:fldChar w:fldCharType="begin"/>
      </w:r>
      <w:r>
        <w:instrText xml:space="preserve"> ADDIN ZOTERO_ITEM CSL_CITATION {"citationID":"00000171","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r>
        <w:t xml:space="preserve"> ## Inhibitory Control</w:t>
      </w:r>
    </w:p>
    <w:p w14:paraId="5DBDE16A" w14:textId="77777777" w:rsidR="00C27D8E" w:rsidRDefault="00C27D8E" w:rsidP="00C27D8E">
      <w:pPr>
        <w:pStyle w:val="Compact"/>
        <w:numPr>
          <w:ilvl w:val="0"/>
          <w:numId w:val="1"/>
        </w:numPr>
      </w:pPr>
      <w:r>
        <w:t>IMT does not improve inhibitory control</w:t>
      </w:r>
    </w:p>
    <w:p w14:paraId="587D90B9" w14:textId="77777777" w:rsidR="00C27D8E" w:rsidRDefault="00C27D8E" w:rsidP="00C27D8E">
      <w:pPr>
        <w:pStyle w:val="Compact"/>
        <w:numPr>
          <w:ilvl w:val="1"/>
          <w:numId w:val="1"/>
        </w:numPr>
      </w:pPr>
      <w:r>
        <w:fldChar w:fldCharType="begin"/>
      </w:r>
      <w:r>
        <w:instrText xml:space="preserve"> ADDIN ZOTERO_ITEM CSL_CITATION {"citationID":"00000172","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p>
    <w:p w14:paraId="6425F4A7" w14:textId="77777777" w:rsidR="00C27D8E" w:rsidRDefault="00C27D8E" w:rsidP="00C27D8E">
      <w:pPr>
        <w:pStyle w:val="Heading3"/>
      </w:pPr>
      <w:bookmarkStart w:id="6" w:name="attention"/>
      <w:bookmarkEnd w:id="5"/>
      <w:r>
        <w:t>Attention</w:t>
      </w:r>
    </w:p>
    <w:p w14:paraId="1F2796A4" w14:textId="77777777" w:rsidR="00C27D8E" w:rsidRDefault="00C27D8E" w:rsidP="00C27D8E">
      <w:pPr>
        <w:pStyle w:val="Compact"/>
        <w:numPr>
          <w:ilvl w:val="0"/>
          <w:numId w:val="1"/>
        </w:numPr>
      </w:pPr>
      <w:r>
        <w:t>IMT does not improve attention</w:t>
      </w:r>
    </w:p>
    <w:p w14:paraId="4CCAE19A" w14:textId="77777777" w:rsidR="00C27D8E" w:rsidRDefault="00C27D8E" w:rsidP="00C27D8E">
      <w:pPr>
        <w:pStyle w:val="Compact"/>
        <w:numPr>
          <w:ilvl w:val="1"/>
          <w:numId w:val="1"/>
        </w:numPr>
      </w:pPr>
      <w:r>
        <w:fldChar w:fldCharType="begin"/>
      </w:r>
      <w:r>
        <w:instrText xml:space="preserve"> ADDIN ZOTERO_ITEM CSL_CITATION {"citationID":"00000173","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p>
    <w:p w14:paraId="1E3DAA7D" w14:textId="77777777" w:rsidR="00C27D8E" w:rsidRDefault="00C27D8E" w:rsidP="00C27D8E">
      <w:pPr>
        <w:pStyle w:val="Heading3"/>
      </w:pPr>
      <w:bookmarkStart w:id="7" w:name="language"/>
      <w:bookmarkEnd w:id="6"/>
      <w:r>
        <w:t>Language</w:t>
      </w:r>
    </w:p>
    <w:p w14:paraId="3EC23336" w14:textId="77777777" w:rsidR="00C27D8E" w:rsidRDefault="00C27D8E" w:rsidP="00C27D8E">
      <w:pPr>
        <w:pStyle w:val="Compact"/>
        <w:numPr>
          <w:ilvl w:val="0"/>
          <w:numId w:val="1"/>
        </w:numPr>
      </w:pPr>
      <w:r>
        <w:t>IMT does not improve vocabulary or oral reading recognition</w:t>
      </w:r>
    </w:p>
    <w:p w14:paraId="3B336221" w14:textId="77777777" w:rsidR="00C27D8E" w:rsidRDefault="00C27D8E" w:rsidP="00C27D8E">
      <w:pPr>
        <w:pStyle w:val="Compact"/>
        <w:numPr>
          <w:ilvl w:val="1"/>
          <w:numId w:val="1"/>
        </w:numPr>
      </w:pPr>
      <w:r>
        <w:fldChar w:fldCharType="begin"/>
      </w:r>
      <w:r>
        <w:instrText xml:space="preserve"> ADDIN ZOTERO_ITEM CSL_CITATION {"citationID":"0000017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p>
    <w:p w14:paraId="3D4858B7" w14:textId="77777777" w:rsidR="00C27D8E" w:rsidRDefault="00C27D8E" w:rsidP="00C27D8E">
      <w:pPr>
        <w:pStyle w:val="Heading3"/>
      </w:pPr>
      <w:bookmarkStart w:id="8" w:name="executive-function"/>
      <w:bookmarkEnd w:id="7"/>
      <w:r>
        <w:t>Executive Function</w:t>
      </w:r>
    </w:p>
    <w:p w14:paraId="1B803E52" w14:textId="77777777" w:rsidR="00C27D8E" w:rsidRDefault="00C27D8E" w:rsidP="00C27D8E">
      <w:pPr>
        <w:pStyle w:val="Compact"/>
        <w:numPr>
          <w:ilvl w:val="0"/>
          <w:numId w:val="1"/>
        </w:numPr>
      </w:pPr>
      <w:r>
        <w:t>IMT does not improve executive function</w:t>
      </w:r>
    </w:p>
    <w:p w14:paraId="21E3A177" w14:textId="77777777" w:rsidR="00C27D8E" w:rsidRDefault="00C27D8E" w:rsidP="00C27D8E">
      <w:pPr>
        <w:pStyle w:val="Compact"/>
        <w:numPr>
          <w:ilvl w:val="1"/>
          <w:numId w:val="1"/>
        </w:numPr>
      </w:pPr>
      <w:r>
        <w:fldChar w:fldCharType="begin"/>
      </w:r>
      <w:r>
        <w:instrText xml:space="preserve"> ADDIN ZOTERO_ITEM CSL_CITATION {"citationID":"00000175","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p>
    <w:p w14:paraId="34B60542" w14:textId="77777777" w:rsidR="00C27D8E" w:rsidRDefault="00C27D8E" w:rsidP="00C27D8E">
      <w:pPr>
        <w:pStyle w:val="Heading3"/>
      </w:pPr>
      <w:bookmarkStart w:id="9" w:name="processing-speed"/>
      <w:r>
        <w:t>Processing Speed</w:t>
      </w:r>
      <w:bookmarkEnd w:id="9"/>
    </w:p>
    <w:p w14:paraId="45F48334" w14:textId="77777777" w:rsidR="00C27D8E" w:rsidRDefault="00C27D8E" w:rsidP="00C27D8E">
      <w:pPr>
        <w:pStyle w:val="Compact"/>
        <w:numPr>
          <w:ilvl w:val="0"/>
          <w:numId w:val="1"/>
        </w:numPr>
      </w:pPr>
      <w:r>
        <w:t>IMT does not improve processing speed</w:t>
      </w:r>
    </w:p>
    <w:p w14:paraId="505A2DA4" w14:textId="77777777" w:rsidR="00C27D8E" w:rsidRDefault="00C27D8E" w:rsidP="00C27D8E">
      <w:pPr>
        <w:pStyle w:val="Compact"/>
        <w:numPr>
          <w:ilvl w:val="1"/>
          <w:numId w:val="1"/>
        </w:numPr>
      </w:pPr>
      <w:r>
        <w:fldChar w:fldCharType="begin"/>
      </w:r>
      <w:r>
        <w:instrText xml:space="preserve"> ADDIN ZOTERO_ITEM CSL_CITATION {"citationID":"00000176","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Pr>
          <w:rFonts w:ascii="Arial" w:hAnsi="Arial" w:cs="Arial"/>
        </w:rPr>
        <w:instrText> </w:instrText>
      </w:r>
      <w:r>
        <w:rPr>
          <w:rFonts w:ascii="Aptos" w:hAnsi="Aptos" w:cs="Aptos"/>
        </w:rPr>
        <w:instrText>±</w:instrText>
      </w:r>
      <w:r>
        <w:rPr>
          <w:rFonts w:ascii="Arial" w:hAnsi="Arial" w:cs="Arial"/>
        </w:rPr>
        <w:instrText> </w:instrText>
      </w:r>
      <w:r>
        <w:instrText>0.66 cm/s/mmHg; post: 2.31</w:instrText>
      </w:r>
      <w:r>
        <w:rPr>
          <w:rFonts w:ascii="Arial" w:hAnsi="Arial" w:cs="Arial"/>
        </w:rPr>
        <w:instrText> </w:instrText>
      </w:r>
      <w:r>
        <w:rPr>
          <w:rFonts w:ascii="Aptos" w:hAnsi="Aptos" w:cs="Aptos"/>
        </w:rPr>
        <w:instrText>±</w:instrText>
      </w:r>
      <w:r>
        <w:rPr>
          <w:rFonts w:ascii="Arial" w:hAnsi="Arial" w:cs="Arial"/>
        </w:rPr>
        <w:instrText> </w:instrText>
      </w:r>
      <w:r>
        <w:instrText>1.02 cm/s/mmHg, P = 0.020). Acetylcholine-stimulated NO production increased in HBECs exposed to plasma from after vs. before the IMST intervention [pre: 1.49</w:instrText>
      </w:r>
      <w:r>
        <w:rPr>
          <w:rFonts w:ascii="Arial" w:hAnsi="Arial" w:cs="Arial"/>
        </w:rPr>
        <w:instrText> </w:instrText>
      </w:r>
      <w:r>
        <w:rPr>
          <w:rFonts w:ascii="Aptos" w:hAnsi="Aptos" w:cs="Aptos"/>
        </w:rPr>
        <w:instrText>±</w:instrText>
      </w:r>
      <w:r>
        <w:rPr>
          <w:rFonts w:ascii="Arial" w:hAnsi="Arial" w:cs="Arial"/>
        </w:rPr>
        <w:instrText> </w:instrText>
      </w:r>
      <w:r>
        <w:instrText>0.33; post: 1.73</w:instrText>
      </w:r>
      <w:r>
        <w:rPr>
          <w:rFonts w:ascii="Arial" w:hAnsi="Arial" w:cs="Arial"/>
        </w:rPr>
        <w:instrText> </w:instrText>
      </w:r>
      <w:r>
        <w:rPr>
          <w:rFonts w:ascii="Aptos" w:hAnsi="Aptos" w:cs="Aptos"/>
        </w:rPr>
        <w:instrText>±</w:instrText>
      </w:r>
      <w:r>
        <w:rPr>
          <w:rFonts w:ascii="Arial" w:hAnsi="Arial" w:cs="Arial"/>
        </w:rPr>
        <w:instrText> </w:instrText>
      </w:r>
      <w:r>
        <w:instrText>0.35 arbitrary units (AU); P &lt; 0.001]. Episodic memory increased modestly after the IMST intervention (pre: 95</w:instrText>
      </w:r>
      <w:r>
        <w:rPr>
          <w:rFonts w:ascii="Arial" w:hAnsi="Arial" w:cs="Arial"/>
        </w:rPr>
        <w:instrText> </w:instrText>
      </w:r>
      <w:r>
        <w:rPr>
          <w:rFonts w:ascii="Aptos" w:hAnsi="Aptos" w:cs="Aptos"/>
        </w:rPr>
        <w:instrText>±</w:instrText>
      </w:r>
      <w:r>
        <w:rPr>
          <w:rFonts w:ascii="Arial" w:hAnsi="Arial" w:cs="Arial"/>
        </w:rPr>
        <w:instrText> </w:instrText>
      </w:r>
      <w:r>
        <w:instrText>13; post: 103</w:instrText>
      </w:r>
      <w:r>
        <w:rPr>
          <w:rFonts w:ascii="Arial" w:hAnsi="Arial" w:cs="Arial"/>
        </w:rPr>
        <w:instrText> </w:instrText>
      </w:r>
      <w:r>
        <w:rPr>
          <w:rFonts w:ascii="Aptos" w:hAnsi="Aptos" w:cs="Aptos"/>
        </w:rPr>
        <w:instrText>±</w:instrText>
      </w:r>
      <w:r>
        <w:rPr>
          <w:rFonts w:ascii="Arial" w:hAnsi="Arial" w:cs="Arial"/>
        </w:rPr>
        <w:instrText> </w:instrText>
      </w:r>
      <w:r>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rPr>
        <w:t>(Freeberg et al., 2023)</w:t>
      </w:r>
      <w:r>
        <w:fldChar w:fldCharType="end"/>
      </w:r>
    </w:p>
    <w:bookmarkEnd w:id="8"/>
    <w:p w14:paraId="705E8A32" w14:textId="77777777" w:rsidR="009B6C85" w:rsidRDefault="009B6C85" w:rsidP="009B6C85"/>
    <w:p w14:paraId="7859AFF3" w14:textId="77777777" w:rsidR="00844A67" w:rsidRDefault="00844A67" w:rsidP="00844A67">
      <w:pPr>
        <w:pStyle w:val="Heading3"/>
      </w:pPr>
      <w:r>
        <w:t>Psychological</w:t>
      </w:r>
    </w:p>
    <w:p w14:paraId="23C007F9" w14:textId="77777777" w:rsidR="00844A67" w:rsidRDefault="00844A67" w:rsidP="00844A67">
      <w:pPr>
        <w:pStyle w:val="Compact"/>
        <w:numPr>
          <w:ilvl w:val="0"/>
          <w:numId w:val="1"/>
        </w:numPr>
      </w:pPr>
      <w:r>
        <w:t>IMT does not improve mental health</w:t>
      </w:r>
    </w:p>
    <w:p w14:paraId="18FE9754" w14:textId="77777777" w:rsidR="00844A67" w:rsidRDefault="00844A67" w:rsidP="00844A67">
      <w:pPr>
        <w:pStyle w:val="Compact"/>
        <w:numPr>
          <w:ilvl w:val="1"/>
          <w:numId w:val="1"/>
        </w:numPr>
      </w:pPr>
      <w:r>
        <w:t xml:space="preserve">SF-MH </w:t>
      </w:r>
      <w:r>
        <w:fldChar w:fldCharType="begin"/>
      </w:r>
      <w:r>
        <w:instrText xml:space="preserve"> ADDIN ZOTERO_ITEM CSL_CITATION {"citationID":"00000166","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7A002A02" w14:textId="77777777" w:rsidR="00844A67" w:rsidRDefault="00844A67" w:rsidP="00844A67">
      <w:pPr>
        <w:pStyle w:val="Compact"/>
        <w:numPr>
          <w:ilvl w:val="0"/>
          <w:numId w:val="1"/>
        </w:numPr>
      </w:pPr>
      <w:r>
        <w:t>IMT does not reduce anxiety</w:t>
      </w:r>
    </w:p>
    <w:p w14:paraId="73588D47" w14:textId="77777777" w:rsidR="00844A67" w:rsidRDefault="00844A67" w:rsidP="00844A67">
      <w:pPr>
        <w:pStyle w:val="Compact"/>
        <w:numPr>
          <w:ilvl w:val="1"/>
          <w:numId w:val="1"/>
        </w:numPr>
      </w:pPr>
      <w:r>
        <w:t xml:space="preserve">GAD7 </w:t>
      </w:r>
      <w:r>
        <w:fldChar w:fldCharType="begin"/>
      </w:r>
      <w:r>
        <w:instrText xml:space="preserve"> ADDIN ZOTERO_ITEM CSL_CITATION {"citationID":"0000016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2730D50E" w14:textId="77777777" w:rsidR="00844A67" w:rsidRDefault="00844A67" w:rsidP="00844A67">
      <w:pPr>
        <w:pStyle w:val="Compact"/>
        <w:numPr>
          <w:ilvl w:val="0"/>
          <w:numId w:val="1"/>
        </w:numPr>
      </w:pPr>
      <w:r>
        <w:t>IMT does not reduce depression</w:t>
      </w:r>
    </w:p>
    <w:p w14:paraId="176A4218" w14:textId="77777777" w:rsidR="00844A67" w:rsidRDefault="00844A67" w:rsidP="00844A67">
      <w:pPr>
        <w:pStyle w:val="Compact"/>
        <w:numPr>
          <w:ilvl w:val="1"/>
          <w:numId w:val="1"/>
        </w:numPr>
      </w:pPr>
      <w:r>
        <w:t xml:space="preserve">PHQ9 </w:t>
      </w:r>
      <w:r>
        <w:fldChar w:fldCharType="begin"/>
      </w:r>
      <w:r>
        <w:instrText xml:space="preserve"> ADDIN ZOTERO_ITEM CSL_CITATION {"citationID":"0000016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cs="Times New Roman"/>
        </w:rPr>
        <w:t>(Jimeno-Almazán et al., 2023)</w:t>
      </w:r>
      <w:r>
        <w:fldChar w:fldCharType="end"/>
      </w:r>
    </w:p>
    <w:p w14:paraId="62765B8C" w14:textId="77777777" w:rsidR="00844A67" w:rsidRDefault="00844A67" w:rsidP="00844A67">
      <w:pPr>
        <w:pStyle w:val="Compact"/>
        <w:numPr>
          <w:ilvl w:val="0"/>
          <w:numId w:val="1"/>
        </w:numPr>
      </w:pPr>
      <w:r>
        <w:t>IMT reduces depression and anxiety</w:t>
      </w:r>
    </w:p>
    <w:p w14:paraId="71A2F8FA" w14:textId="77777777" w:rsidR="00844A67" w:rsidRDefault="00844A67" w:rsidP="00844A67">
      <w:pPr>
        <w:pStyle w:val="Compact"/>
        <w:numPr>
          <w:ilvl w:val="1"/>
          <w:numId w:val="1"/>
        </w:numPr>
      </w:pPr>
      <w:r>
        <w:t xml:space="preserve">Long COVID, depression anxiety EQ subdomain </w:t>
      </w:r>
      <w:r>
        <w:fldChar w:fldCharType="begin"/>
      </w:r>
      <w:r>
        <w:instrText xml:space="preserve"> ADDIN ZOTERO_ITEM CSL_CITATION {"citationID":"0000016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rPr>
        <w:t>(Palau et al., 2022)</w:t>
      </w:r>
      <w:r>
        <w:fldChar w:fldCharType="end"/>
      </w:r>
      <w:r>
        <w:t xml:space="preserve"> # Cognitive</w:t>
      </w:r>
    </w:p>
    <w:p w14:paraId="510D71B4" w14:textId="77777777" w:rsidR="00C27D8E" w:rsidRDefault="00C27D8E" w:rsidP="00C27D8E">
      <w:pPr>
        <w:pStyle w:val="Heading3"/>
      </w:pPr>
      <w:bookmarkStart w:id="10" w:name="musculoskeletal"/>
      <w:r>
        <w:t>Musculoskeletal</w:t>
      </w:r>
    </w:p>
    <w:p w14:paraId="0BCFF091" w14:textId="77777777" w:rsidR="00C27D8E" w:rsidRDefault="00C27D8E" w:rsidP="00C27D8E">
      <w:pPr>
        <w:pStyle w:val="Compact"/>
        <w:numPr>
          <w:ilvl w:val="0"/>
          <w:numId w:val="1"/>
        </w:numPr>
      </w:pPr>
      <w:r>
        <w:t>IMT reduces back pain</w:t>
      </w:r>
    </w:p>
    <w:p w14:paraId="434CACEA" w14:textId="77777777" w:rsidR="00C27D8E" w:rsidRDefault="00C27D8E" w:rsidP="00C27D8E">
      <w:pPr>
        <w:pStyle w:val="Compact"/>
        <w:numPr>
          <w:ilvl w:val="1"/>
          <w:numId w:val="1"/>
        </w:numPr>
      </w:pPr>
      <w:r>
        <w:t>VAS [@ahmadnezhadInspiratoryMuscleTraining2020]</w:t>
      </w:r>
    </w:p>
    <w:p w14:paraId="6F92565C" w14:textId="77777777" w:rsidR="00C27D8E" w:rsidRDefault="00C27D8E" w:rsidP="00C27D8E">
      <w:pPr>
        <w:pStyle w:val="Compact"/>
        <w:numPr>
          <w:ilvl w:val="0"/>
          <w:numId w:val="1"/>
        </w:numPr>
      </w:pPr>
      <w:r>
        <w:t>IMT reduces “high-threshold” global strategy</w:t>
      </w:r>
    </w:p>
    <w:p w14:paraId="5C0800F4" w14:textId="77777777" w:rsidR="00C27D8E" w:rsidRDefault="00C27D8E" w:rsidP="00C27D8E">
      <w:pPr>
        <w:pStyle w:val="Compact"/>
        <w:numPr>
          <w:ilvl w:val="1"/>
          <w:numId w:val="1"/>
        </w:numPr>
      </w:pPr>
      <w:r>
        <w:t>Decreased RA, erector spinae activity [@ahmadnezhadInspiratoryMuscleTraining2020]</w:t>
      </w:r>
    </w:p>
    <w:p w14:paraId="3A198275" w14:textId="77777777" w:rsidR="00C27D8E" w:rsidRDefault="00C27D8E" w:rsidP="00C27D8E">
      <w:pPr>
        <w:pStyle w:val="Compact"/>
        <w:numPr>
          <w:ilvl w:val="0"/>
          <w:numId w:val="1"/>
        </w:numPr>
      </w:pPr>
      <w:r>
        <w:t>IMT increases “low-threshold” local strategy</w:t>
      </w:r>
    </w:p>
    <w:p w14:paraId="7FAE98F8" w14:textId="77777777" w:rsidR="00C27D8E" w:rsidRDefault="00C27D8E" w:rsidP="00C27D8E">
      <w:pPr>
        <w:pStyle w:val="Compact"/>
        <w:numPr>
          <w:ilvl w:val="1"/>
          <w:numId w:val="1"/>
        </w:numPr>
      </w:pPr>
      <w:r>
        <w:t>Increased TA, multifidus [@ahmadnezhadInspiratoryMuscleTraining2020]</w:t>
      </w:r>
    </w:p>
    <w:p w14:paraId="682F5375" w14:textId="77777777" w:rsidR="00C27D8E" w:rsidRDefault="00C27D8E" w:rsidP="00C27D8E">
      <w:pPr>
        <w:pStyle w:val="Compact"/>
        <w:numPr>
          <w:ilvl w:val="0"/>
          <w:numId w:val="1"/>
        </w:numPr>
      </w:pPr>
      <w:r>
        <w:t>IMT does not improve balance</w:t>
      </w:r>
    </w:p>
    <w:p w14:paraId="7AA1A8F6" w14:textId="77777777" w:rsidR="00C27D8E" w:rsidRDefault="00C27D8E" w:rsidP="00C27D8E">
      <w:pPr>
        <w:pStyle w:val="Compact"/>
        <w:numPr>
          <w:ilvl w:val="1"/>
          <w:numId w:val="1"/>
        </w:numPr>
      </w:pPr>
      <w:r>
        <w:t xml:space="preserve">CHF, </w:t>
      </w:r>
      <w:r>
        <w:fldChar w:fldCharType="begin"/>
      </w:r>
      <w:r>
        <w:instrText xml:space="preserve"> ADDIN ZOTERO_ITEM CSL_CITATION {"citationID":"0000018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rPr>
        <w:t>(Tanriverdi et al., 2023)</w:t>
      </w:r>
      <w:r>
        <w:fldChar w:fldCharType="end"/>
      </w:r>
    </w:p>
    <w:p w14:paraId="26DBD011" w14:textId="77777777" w:rsidR="00C27D8E" w:rsidRDefault="00C27D8E" w:rsidP="00C27D8E">
      <w:pPr>
        <w:pStyle w:val="Compact"/>
        <w:numPr>
          <w:ilvl w:val="0"/>
          <w:numId w:val="1"/>
        </w:numPr>
      </w:pPr>
      <w:r>
        <w:t>IMT does not reduce myalgia</w:t>
      </w:r>
    </w:p>
    <w:p w14:paraId="59C9E8D4" w14:textId="77777777" w:rsidR="00C27D8E" w:rsidRDefault="00C27D8E" w:rsidP="00C27D8E">
      <w:pPr>
        <w:pStyle w:val="Compact"/>
        <w:numPr>
          <w:ilvl w:val="1"/>
          <w:numId w:val="1"/>
        </w:numPr>
      </w:pPr>
      <w:r>
        <w:lastRenderedPageBreak/>
        <w:t xml:space="preserve">Long COVID, pain/discomfort EQ subdomain </w:t>
      </w:r>
      <w:r>
        <w:fldChar w:fldCharType="begin"/>
      </w:r>
      <w:r>
        <w:instrText xml:space="preserve"> ADDIN ZOTERO_ITEM CSL_CITATION {"citationID":"0000018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rPr>
        <w:t>(Palau et al., 2022)</w:t>
      </w:r>
      <w:r>
        <w:fldChar w:fldCharType="end"/>
      </w:r>
    </w:p>
    <w:bookmarkEnd w:id="10"/>
    <w:p w14:paraId="69A84B32" w14:textId="77777777" w:rsidR="00844A67" w:rsidRPr="009B6C85" w:rsidRDefault="00844A67" w:rsidP="009B6C85"/>
    <w:p w14:paraId="2A657546" w14:textId="595741C8" w:rsidR="00450CAF" w:rsidRDefault="00450CAF" w:rsidP="00450CAF">
      <w:pPr>
        <w:pStyle w:val="Heading3"/>
      </w:pPr>
      <w:r>
        <w:t>Vascular</w:t>
      </w:r>
    </w:p>
    <w:p w14:paraId="16314C18" w14:textId="77777777" w:rsidR="00872DA4" w:rsidRDefault="00872DA4" w:rsidP="00872DA4">
      <w:pPr>
        <w:pStyle w:val="Compact"/>
        <w:numPr>
          <w:ilvl w:val="0"/>
          <w:numId w:val="2"/>
        </w:numPr>
      </w:pPr>
      <w:r>
        <w:t>IMT does not improve PWV</w:t>
      </w:r>
    </w:p>
    <w:p w14:paraId="7C40F049" w14:textId="594543D1" w:rsidR="00872DA4" w:rsidRDefault="00872DA4" w:rsidP="00872DA4">
      <w:pPr>
        <w:pStyle w:val="Compact"/>
        <w:numPr>
          <w:ilvl w:val="1"/>
          <w:numId w:val="2"/>
        </w:numPr>
      </w:pPr>
      <w:r>
        <w:t xml:space="preserve">No acute change in response to single session </w:t>
      </w:r>
      <w:r>
        <w:fldChar w:fldCharType="begin"/>
      </w:r>
      <w:r w:rsidR="00041C01">
        <w:instrText xml:space="preserve"> ADDIN ZOTERO_ITEM CSL_CITATION {"citationID":"BjyY0qNq","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Pr="00285A3E">
        <w:rPr>
          <w:rFonts w:ascii="Aptos" w:hAnsi="Aptos"/>
        </w:rPr>
        <w:t>(Tavoian et al., 2023)</w:t>
      </w:r>
      <w:r>
        <w:fldChar w:fldCharType="end"/>
      </w:r>
    </w:p>
    <w:p w14:paraId="624F09DE" w14:textId="77777777" w:rsidR="00872DA4" w:rsidRDefault="00872DA4" w:rsidP="00872DA4">
      <w:pPr>
        <w:pStyle w:val="Compact"/>
        <w:numPr>
          <w:ilvl w:val="1"/>
          <w:numId w:val="2"/>
        </w:numPr>
      </w:pPr>
      <w:r>
        <w:t>[@Craighead2019InspiratoryMuscleStrength]</w:t>
      </w:r>
    </w:p>
    <w:p w14:paraId="440A342C" w14:textId="3F12B677" w:rsidR="00450CAF" w:rsidRDefault="00450CAF" w:rsidP="00450CAF">
      <w:pPr>
        <w:pStyle w:val="Compact"/>
        <w:numPr>
          <w:ilvl w:val="0"/>
          <w:numId w:val="2"/>
        </w:numPr>
      </w:pPr>
      <w:r>
        <w:t xml:space="preserve">No change in absolute % change, but significant improvement in shear rate (SR) and FMD normalized for shear (%FMD/SR) </w:t>
      </w:r>
      <w:r>
        <w:fldChar w:fldCharType="begin"/>
      </w:r>
      <w:r w:rsidR="00041C01">
        <w:instrText xml:space="preserve"> ADDIN ZOTERO_ITEM CSL_CITATION {"citationID":"DUV1DprK","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5BC9AC04" w14:textId="2D6DC0F8" w:rsidR="00872DA4" w:rsidRDefault="00872DA4" w:rsidP="00872DA4">
      <w:pPr>
        <w:pStyle w:val="Compact"/>
        <w:numPr>
          <w:ilvl w:val="0"/>
          <w:numId w:val="2"/>
        </w:numPr>
      </w:pPr>
      <w:r>
        <w:t xml:space="preserve">Increased Diameter peak </w:t>
      </w:r>
      <w:r>
        <w:fldChar w:fldCharType="begin"/>
      </w:r>
      <w:r w:rsidR="00041C01">
        <w:instrText xml:space="preserve"> ADDIN ZOTERO_ITEM CSL_CITATION {"citationID":"lIil1Qn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62D8FAAE" w14:textId="63C999E8" w:rsidR="00872DA4" w:rsidRDefault="00872DA4" w:rsidP="00872DA4">
      <w:pPr>
        <w:pStyle w:val="Compact"/>
        <w:numPr>
          <w:ilvl w:val="0"/>
          <w:numId w:val="2"/>
        </w:numPr>
      </w:pPr>
      <w:r>
        <w:t xml:space="preserve">Blood flow AUC response is 29% lower following RMT training </w:t>
      </w:r>
      <w:r>
        <w:fldChar w:fldCharType="begin"/>
      </w:r>
      <w:r w:rsidR="00041C01">
        <w:instrText xml:space="preserve"> ADDIN ZOTERO_ITEM CSL_CITATION {"citationID":"wG72mnZp","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Pr="00285A3E">
        <w:rPr>
          <w:rFonts w:ascii="Aptos" w:hAnsi="Aptos"/>
        </w:rPr>
        <w:t>(Bisconti et al., 2018)</w:t>
      </w:r>
      <w:r>
        <w:fldChar w:fldCharType="end"/>
      </w:r>
    </w:p>
    <w:p w14:paraId="63D7D2A0" w14:textId="77777777" w:rsidR="00450CAF" w:rsidRPr="00450CAF" w:rsidRDefault="00450CAF" w:rsidP="00872DA4">
      <w:pPr>
        <w:pStyle w:val="ListParagraph"/>
      </w:pPr>
    </w:p>
    <w:p w14:paraId="63C76483" w14:textId="3DB41CCE" w:rsidR="00AA035C" w:rsidRDefault="00AA035C" w:rsidP="00AA035C">
      <w:pPr>
        <w:pStyle w:val="Heading2"/>
      </w:pPr>
      <w:r>
        <w:t>Duration</w:t>
      </w:r>
    </w:p>
    <w:p w14:paraId="7367EFF2" w14:textId="77777777" w:rsidR="00AA035C" w:rsidRPr="004D581F" w:rsidRDefault="00AA035C" w:rsidP="00AA035C">
      <w:pPr>
        <w:pStyle w:val="Compact"/>
        <w:numPr>
          <w:ilvl w:val="0"/>
          <w:numId w:val="1"/>
        </w:numPr>
        <w:rPr>
          <w:highlight w:val="magenta"/>
        </w:rPr>
      </w:pPr>
      <w:r w:rsidRPr="004D581F">
        <w:rPr>
          <w:highlight w:val="magenta"/>
        </w:rPr>
        <w:t>12 weeks</w:t>
      </w:r>
    </w:p>
    <w:p w14:paraId="756D0881" w14:textId="49C3952B" w:rsidR="00AA035C" w:rsidRPr="004D581F" w:rsidRDefault="00AA035C" w:rsidP="00AA035C">
      <w:pPr>
        <w:pStyle w:val="Compact"/>
        <w:numPr>
          <w:ilvl w:val="1"/>
          <w:numId w:val="1"/>
        </w:numPr>
        <w:rPr>
          <w:highlight w:val="magenta"/>
        </w:rPr>
      </w:pPr>
      <w:r w:rsidRPr="004D581F">
        <w:rPr>
          <w:highlight w:val="magenta"/>
        </w:rPr>
        <w:fldChar w:fldCharType="begin"/>
      </w:r>
      <w:r w:rsidR="00041C01">
        <w:rPr>
          <w:highlight w:val="magenta"/>
        </w:rPr>
        <w:instrText xml:space="preserve"> ADDIN ZOTERO_ITEM CSL_CITATION {"citationID":"oHeZujbs","properties":{"unsorted":false,"formattedCitation":"(Miozzo et al., 2018)","plainCitation":"(Miozzo et al., 2018)","noteIndex":0},"citationItems":[{"id":38,"uris":["http://zotero.org/users/12301744/items/P6DHFGQE"],"itemData":{"id":38,"type":"article-journal","abstract":"Abstract Objective: Evaluate the interaction between high-intensity inspiratory muscle training (IMT) and aerobic exercise on physical capacity, respiratory muscle strength, peripheral muscle strength, and quality of life of patients who underwent coronary artery bypass grafting (CABG). Methods: Twenty-four patients underwent CABG were randomized into two groups. During 36 sessions, one group received IMT associated with aerobic exercise and the other group received only aerobic exercise. Primary outcome was the distance in the six-minute walk distance (6MWD) test. Secondary outcomes included respiratory muscle strength, peripheral muscle strength, and quality of life. Measures were taken at the baseline, at the 12th session, the 24th session, and 36th session. Results: Baseline characteristics were similar between the groups. There was no statistically significant difference between the two groups in any outcome [6MWD - P=0.935; peak oxygen consumption (PeakVO2) - P=0.853; maximal inspiratory pressure (MIP) - P=0.243; maximal expiratory pressure (MEP) - P=0.268; sitting-rising test (SRT) - P=0.212], but there was interaction in MIP (P=0.000) and all outcomes improved in the two groups (6MWD - P=0.000; PeakVO2 - P=0.000; MIP - P=0.000; MEP - P=0.000; SRT - P=0.000). Conclusion: There was an improvement of all outcomes in both groups, but IMT was not able to provide additional benefits. The use of this combination should be used with caution to not generate higher costs in the rehabilitation process of these patients.","container-title":"Brazilian Journal of Cardiovascular Surgery","DOI":"10.21470/1678-9741-2018-0053","ISSN":"0102-7638, 1678-9741","journalAbbreviation":"Braz. J. Cardiovasc. Surg.","language":"en","note":"publisher: Sociedade Brasileira de Cirurgia Cardiovascular","page":"376-383","source":"SciELO","title":"Effects of High-Intensity Inspiratory Muscle Training Associated with Aerobic Exercise in Patients Undergoing CABG: Randomized Clinical Trial","title-short":"Effects of High-Intensity Inspiratory Muscle Training Associated with Aerobic Exercise in Patients Undergoing CABG","volume":"33","author":[{"family":"Miozzo","given":"Aline Paula"},{"family":"Stein","given":"Cinara"},{"family":"Marcolino","given":"Miriam Zago"},{"family":"Sisto","given":"Isadora Rebolho"},{"family":"Hauck","given":"Melina"},{"family":"Coronel","given":"Christian Corrêa"},{"family":"Plentz","given":"Rodrigo Della Méa"}],"issued":{"date-parts":[["2018",8]]},"citation-key":"Miozzo2018EffectsHighIntensityInspiratory"},"prefix":""}],"schema":"https://github.com/citation-style-language/schema/raw/master/csl-citation.json"} </w:instrText>
      </w:r>
      <w:r w:rsidRPr="004D581F">
        <w:rPr>
          <w:highlight w:val="magenta"/>
        </w:rPr>
        <w:fldChar w:fldCharType="separate"/>
      </w:r>
      <w:r w:rsidRPr="004D581F">
        <w:rPr>
          <w:rFonts w:ascii="Aptos" w:hAnsi="Aptos"/>
          <w:highlight w:val="magenta"/>
        </w:rPr>
        <w:t>(Miozzo et al., 2018)</w:t>
      </w:r>
      <w:r w:rsidRPr="004D581F">
        <w:rPr>
          <w:highlight w:val="magenta"/>
        </w:rPr>
        <w:fldChar w:fldCharType="end"/>
      </w:r>
    </w:p>
    <w:p w14:paraId="72EC24C9"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3","properties":{"unsorted":false,"formattedCitation":"(Sadek et al., 2022)","plainCitation":"(Sadek et al., 2022)","noteIndex":0},"citationItems":[{"id":39,"uris":["http://zotero.org/users/12301744/items/8GQVSCBM"],"itemData":{"id":39,"type":"article-journal","abstract":"ObjectivesChronic heart failure is a major public health problem in which supervised exercise programs are recommended as part of non-pharmacological management. There are various reports of the success of high-intensity aerobic interval training (HI-AIT) and inspiratory muscle training (IMT) in the management of chronic heart failure patients. This study tested the hypothesis that the combination of HI-AIT and IMT could result in additional benefits over the IMT and the HI-AIT alone in terms of inspiratory muscle function, exercise capacity, and quality of life in patients with chronic heart failure and inspiratory muscle weakness.MethodsForty patients with ejection fraction ≤45% and inspiratory muscle weakness described by maximal inspiratory pressure &lt;70% predicted, underwent three exercise training sessions per week for 12</w:instrText>
      </w:r>
      <w:r w:rsidRPr="004D581F">
        <w:rPr>
          <w:rFonts w:ascii="Arial" w:hAnsi="Arial" w:cs="Arial"/>
          <w:highlight w:val="magenta"/>
        </w:rPr>
        <w:instrText> </w:instrText>
      </w:r>
      <w:r w:rsidRPr="004D581F">
        <w:rPr>
          <w:highlight w:val="magenta"/>
        </w:rPr>
        <w:instrText xml:space="preserve">weeks. Patients were randomly allocated to one of four groups: the HI-AIT group, the IMT group, the combined (HI-AIT &amp; IMT) group, and the control group. Before and after completing their training period, all patients underwent different tests that are mentioned above.ResultsNo changes were detected in the control group. However, the combined group, when compared to HI-AIT and IMT groups, respectively, resulted in additional significant improvement in maximal inspiratory training (62%, 24%, 25%), exercise time (62%, 29%, 12%), the 6-minute walk test (23%, 15%, 18%), and the Minnesota Living with Heart Failure Questionnaire (56%, 47%, 36%).ConclusionIn patients with chronic heart failure and inspiratory muscle weakness, the combination of the HI-AIT and the IMT resulted in additional benefits in respiratory muscle function, exercise performance, and quality of life compared to that of HI-AIT or IMT alone.Trial Registration number: NCT03538249","container-title":"Chronic Illness","DOI":"10.1177/1742395320920700","ISSN":"1742-3953","issue":"1","language":"en","note":"number: 1\npublisher: SAGE Publications","page":"140-154","source":"SAGE Journals","title":"A randomized controlled trial of high-intensity interval training and inspiratory muscle training for chronic heart failure patients with inspiratory muscle weakness","volume":"18","author":[{"family":"Sadek","given":"Zahra"},{"family":"Salami","given":"Ali"},{"family":"Youness","given":"Mahmoud"},{"family":"Awada","given":"Charifa"},{"family":"Hamade","given":"Malek"},{"family":"Joumaa","given":"Wissam H"},{"family":"Ramadan","given":"Wiam"},{"family":"Ahmaidi","given":"Said"}],"issued":{"date-parts":[["2022",3,1]]},"citation-key":"Sadek2022RandomizedControlledTrial"},"prefix":""}],"schema":"https://github.com/citation-style-language/schema/raw/master/csl-citation.json"} </w:instrText>
      </w:r>
      <w:r w:rsidRPr="004D581F">
        <w:rPr>
          <w:highlight w:val="magenta"/>
        </w:rPr>
        <w:fldChar w:fldCharType="separate"/>
      </w:r>
      <w:r w:rsidRPr="004D581F">
        <w:rPr>
          <w:rFonts w:ascii="Aptos" w:hAnsi="Aptos"/>
          <w:highlight w:val="magenta"/>
        </w:rPr>
        <w:t>(Sadek et al., 2022)</w:t>
      </w:r>
      <w:r w:rsidRPr="004D581F">
        <w:rPr>
          <w:highlight w:val="magenta"/>
        </w:rPr>
        <w:fldChar w:fldCharType="end"/>
      </w:r>
    </w:p>
    <w:p w14:paraId="684C30D2" w14:textId="77777777" w:rsidR="00AA035C" w:rsidRPr="004D581F" w:rsidRDefault="00AA035C" w:rsidP="00AA035C">
      <w:pPr>
        <w:pStyle w:val="Compact"/>
        <w:numPr>
          <w:ilvl w:val="1"/>
          <w:numId w:val="1"/>
        </w:numPr>
        <w:rPr>
          <w:highlight w:val="magenta"/>
        </w:rPr>
      </w:pPr>
      <w:r w:rsidRPr="004D581F">
        <w:rPr>
          <w:highlight w:val="magenta"/>
        </w:rPr>
        <w:t xml:space="preserve">improvements initially became apparent at week 3 and continued to increase through week 12 </w:t>
      </w:r>
      <w:r w:rsidRPr="004D581F">
        <w:rPr>
          <w:highlight w:val="magenta"/>
        </w:rPr>
        <w:fldChar w:fldCharType="begin"/>
      </w:r>
      <w:r w:rsidRPr="004D581F">
        <w:rPr>
          <w:highlight w:val="magenta"/>
        </w:rPr>
        <w:instrText xml:space="preserve"> ADDIN ZOTERO_ITEM CSL_CITATION {"citationID":"00000064","properties":{"unsorted":false,"formattedCitation":"(Winkelmann et al., 2009)","plainCitation":"(Winkelmann et al., 2009)","noteIndex":0},"citationItems":[{"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Winkelmann et al., 2009)</w:t>
      </w:r>
      <w:r w:rsidRPr="004D581F">
        <w:rPr>
          <w:highlight w:val="magenta"/>
        </w:rPr>
        <w:fldChar w:fldCharType="end"/>
      </w:r>
    </w:p>
    <w:p w14:paraId="4DF9E797"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5","properties":{"unsorted":false,"formattedCitation":"(Elshafey &amp; Alsakhawi, 2022)","plainCitation":"(Elshafey &amp; Alsakhawi, 2022)","noteIndex":0},"citationItems":[{"id":37,"uris":["http://zotero.org/users/12301744/items/XTQJHMH2"],"itemData":{"id":37,"type":"article-journal","container-title":"Archives of Physical Medicine and Rehabilitation","DOI":"10.1016/j.apmr.2022.04.005","ISSN":"0003-9993, 1532-821X","issue":"12","journalAbbreviation":"Archives of Physical Medicine and Rehabilitation","language":"English","note":"number: 12\npublisher: Elsevier\nPMID: 35533737","page":"2279-2287","source":"www.archives-pmr.org","title":"Inspiratory Muscle Training and Physical Fitness in Children With Down Syndrome: A Randomized Controlled Trial","title-short":"Inspiratory Muscle Training and Physical Fitness in Children With Down Syndrome","volume":"103","author":[{"family":"Elshafey","given":"Mohamed Ali"},{"family":"Alsakhawi","given":"Reham Saeed"}],"issued":{"date-parts":[["2022",12,1]]},"citation-key":"Elshafey2022InspiratoryMuscleTraining"},"prefix":""}],"schema":"https://github.com/citation-style-language/schema/raw/master/csl-citation.json"} </w:instrText>
      </w:r>
      <w:r w:rsidRPr="004D581F">
        <w:rPr>
          <w:highlight w:val="magenta"/>
        </w:rPr>
        <w:fldChar w:fldCharType="separate"/>
      </w:r>
      <w:r w:rsidRPr="004D581F">
        <w:rPr>
          <w:rFonts w:ascii="Aptos" w:hAnsi="Aptos"/>
          <w:highlight w:val="magenta"/>
        </w:rPr>
        <w:t>(Elshafey &amp; Alsakhawi, 2022)</w:t>
      </w:r>
      <w:r w:rsidRPr="004D581F">
        <w:rPr>
          <w:highlight w:val="magenta"/>
        </w:rPr>
        <w:fldChar w:fldCharType="end"/>
      </w:r>
    </w:p>
    <w:p w14:paraId="07367D00"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6","properties":{"unsorted":false,"formattedCitation":"(Dos Santos et al., 2019)","plainCitation":"(Dos Santos et al., 2019)","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group (n</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12), who performed moderate-to-high intensity IMT with CT or the sham-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group (n</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12). Patients completed two sessions per week for 12</w:instrText>
      </w:r>
      <w:r w:rsidRPr="004D581F">
        <w:rPr>
          <w:rFonts w:ascii="Arial" w:hAnsi="Arial" w:cs="Arial"/>
          <w:highlight w:val="magenta"/>
        </w:rPr>
        <w:instrText> </w:instrText>
      </w:r>
      <w:r w:rsidRPr="004D581F">
        <w:rPr>
          <w:highlight w:val="magenta"/>
        </w:rPr>
        <w:instrText>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CT group showed significantly greater improvements in peak oxygen uptake (1.3</w:instrText>
      </w:r>
      <w:r w:rsidRPr="004D581F">
        <w:rPr>
          <w:rFonts w:ascii="Arial" w:hAnsi="Arial" w:cs="Arial"/>
          <w:highlight w:val="magenta"/>
        </w:rPr>
        <w:instrText> </w:instrText>
      </w:r>
      <w:r w:rsidRPr="004D581F">
        <w:rPr>
          <w:highlight w:val="magenta"/>
        </w:rPr>
        <w:instrText>mL</w:instrText>
      </w:r>
      <w:r w:rsidRPr="004D581F">
        <w:rPr>
          <w:rFonts w:ascii="Aptos" w:hAnsi="Aptos" w:cs="Aptos"/>
          <w:highlight w:val="magenta"/>
        </w:rPr>
        <w:instrText>∙</w:instrText>
      </w:r>
      <w:r w:rsidRPr="004D581F">
        <w:rPr>
          <w:highlight w:val="magenta"/>
        </w:rPr>
        <w:instrText>kg-1</w:instrText>
      </w:r>
      <w:r w:rsidRPr="004D581F">
        <w:rPr>
          <w:rFonts w:ascii="Aptos" w:hAnsi="Aptos" w:cs="Aptos"/>
          <w:highlight w:val="magenta"/>
        </w:rPr>
        <w:instrText>∙</w:instrText>
      </w:r>
      <w:r w:rsidRPr="004D581F">
        <w:rPr>
          <w:highlight w:val="magenta"/>
        </w:rPr>
        <w:instrText>min-1; 95% confidence interval [95% CI], 0.5 to 2.2), distance covered during the 6MWT (78.8</w:instrText>
      </w:r>
      <w:r w:rsidRPr="004D581F">
        <w:rPr>
          <w:rFonts w:ascii="Arial" w:hAnsi="Arial" w:cs="Arial"/>
          <w:highlight w:val="magenta"/>
        </w:rPr>
        <w:instrText> </w:instrText>
      </w:r>
      <w:r w:rsidRPr="004D581F">
        <w:rPr>
          <w:highlight w:val="magenta"/>
        </w:rPr>
        <w:instrText>m; 95% CI, 28.1 to 129.5), maximal inspiratory pressure (23.0 cmH2O; 95% CI, 9.3 to 36.7), QoL (-15.1 points; 95% CI, -26.9 to -3.3), and FRAP (83.7</w:instrText>
      </w:r>
      <w:r w:rsidRPr="004D581F">
        <w:rPr>
          <w:rFonts w:ascii="Arial" w:hAnsi="Arial" w:cs="Arial"/>
          <w:highlight w:val="magenta"/>
        </w:rPr>
        <w:instrText> </w:instrText>
      </w:r>
      <w:r w:rsidRPr="004D581F">
        <w:rPr>
          <w:rFonts w:ascii="Aptos" w:hAnsi="Aptos" w:cs="Aptos"/>
          <w:highlight w:val="magenta"/>
        </w:rPr>
        <w:instrText>μ</w:instrText>
      </w:r>
      <w:r w:rsidRPr="004D581F">
        <w:rPr>
          <w:highlight w:val="magenta"/>
        </w:rPr>
        <w:instrText>mol/L; 95% CI, 20.2 to 147.1) compared to the sham-IMT</w:instrText>
      </w:r>
      <w:r w:rsidRPr="004D581F">
        <w:rPr>
          <w:rFonts w:ascii="Arial" w:hAnsi="Arial" w:cs="Arial"/>
          <w:highlight w:val="magenta"/>
        </w:rPr>
        <w:instrText> </w:instrText>
      </w:r>
      <w:r w:rsidRPr="004D581F">
        <w:rPr>
          <w:highlight w:val="magenta"/>
        </w:rPr>
        <w:instrText>+</w:instrText>
      </w:r>
      <w:r w:rsidRPr="004D581F">
        <w:rPr>
          <w:rFonts w:ascii="Arial" w:hAnsi="Arial" w:cs="Arial"/>
          <w:highlight w:val="magenta"/>
        </w:rPr>
        <w:instrText> </w:instrText>
      </w:r>
      <w:r w:rsidRPr="004D581F">
        <w:rPr>
          <w:highlight w:val="magenta"/>
        </w:rPr>
        <w:instrText xml:space="preserve">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prefix":""}],"schema":"https://github.com/citation-style-language/schema/raw/master/csl-citation.json"} </w:instrText>
      </w:r>
      <w:r w:rsidRPr="004D581F">
        <w:rPr>
          <w:highlight w:val="magenta"/>
        </w:rPr>
        <w:fldChar w:fldCharType="separate"/>
      </w:r>
      <w:r w:rsidRPr="004D581F">
        <w:rPr>
          <w:rFonts w:ascii="Aptos" w:hAnsi="Aptos"/>
          <w:highlight w:val="magenta"/>
        </w:rPr>
        <w:t>(Dos Santos et al., 2019)</w:t>
      </w:r>
      <w:r w:rsidRPr="004D581F">
        <w:rPr>
          <w:highlight w:val="magenta"/>
        </w:rPr>
        <w:fldChar w:fldCharType="end"/>
      </w:r>
    </w:p>
    <w:p w14:paraId="5066271D" w14:textId="77777777" w:rsidR="00AA035C" w:rsidRPr="004D581F" w:rsidRDefault="00AA035C" w:rsidP="00AA035C">
      <w:pPr>
        <w:pStyle w:val="Compact"/>
        <w:numPr>
          <w:ilvl w:val="1"/>
          <w:numId w:val="1"/>
        </w:numPr>
        <w:rPr>
          <w:highlight w:val="magenta"/>
        </w:rPr>
      </w:pPr>
      <w:r w:rsidRPr="004D581F">
        <w:rPr>
          <w:highlight w:val="magenta"/>
        </w:rPr>
        <w:t>[@azeredoInspiratoryMuscleTraining2022]</w:t>
      </w:r>
    </w:p>
    <w:p w14:paraId="79F773A0"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8","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sidRPr="004D581F">
        <w:rPr>
          <w:rFonts w:ascii="Aptos" w:hAnsi="Aptos" w:cs="Aptos"/>
          <w:highlight w:val="magenta"/>
        </w:rPr>
        <w:instrText>­</w:instrText>
      </w:r>
      <w:r w:rsidRPr="004D581F">
        <w:rPr>
          <w:highlight w:val="magenta"/>
        </w:rPr>
        <w:instrText>centre, blinded assessor, randomised controlled trial. Twenty-</w:instrText>
      </w:r>
      <w:r w:rsidRPr="004D581F">
        <w:rPr>
          <w:rFonts w:ascii="Aptos" w:hAnsi="Aptos" w:cs="Aptos"/>
          <w:highlight w:val="magenta"/>
        </w:rPr>
        <w:instrText>­</w:instrText>
      </w:r>
      <w:r w:rsidRPr="004D581F">
        <w:rPr>
          <w:highlight w:val="magenta"/>
        </w:rPr>
        <w:instrText>six patients with long COVID and a previous admission due to SARS-</w:instrText>
      </w:r>
      <w:r w:rsidRPr="004D581F">
        <w:rPr>
          <w:rFonts w:ascii="Aptos" w:hAnsi="Aptos" w:cs="Aptos"/>
          <w:highlight w:val="magenta"/>
        </w:rPr>
        <w:instrText>­</w:instrText>
      </w:r>
      <w:r w:rsidRPr="004D581F">
        <w:rPr>
          <w:highlight w:val="magenta"/>
        </w:rPr>
        <w:instrText xml:space="preserve"> CoV-</w:instrText>
      </w:r>
      <w:r w:rsidRPr="004D581F">
        <w:rPr>
          <w:rFonts w:ascii="Aptos" w:hAnsi="Aptos" w:cs="Aptos"/>
          <w:highlight w:val="magenta"/>
        </w:rPr>
        <w:instrText>­</w:instrText>
      </w:r>
      <w:r w:rsidRPr="004D581F">
        <w:rPr>
          <w:highlight w:val="magenta"/>
        </w:rPr>
        <w:instrText>2 pneumonia were randomly assigned to receive either a 12-</w:instrText>
      </w:r>
      <w:r w:rsidRPr="004D581F">
        <w:rPr>
          <w:rFonts w:ascii="Aptos" w:hAnsi="Aptos" w:cs="Aptos"/>
          <w:highlight w:val="magenta"/>
        </w:rPr>
        <w:instrText>­</w:instrText>
      </w:r>
      <w:r w:rsidRPr="004D581F">
        <w:rPr>
          <w:highlight w:val="magenta"/>
        </w:rP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sidRPr="004D581F">
        <w:rPr>
          <w:rFonts w:ascii="Arial" w:hAnsi="Arial" w:cs="Arial"/>
          <w:highlight w:val="magenta"/>
        </w:rPr>
        <w:instrText> </w:instrText>
      </w:r>
      <w:r w:rsidRPr="004D581F">
        <w:rPr>
          <w:highlight w:val="magenta"/>
        </w:rPr>
        <w:instrText>mL/kg/min, 29.4</w:instrText>
      </w:r>
      <w:r w:rsidRPr="004D581F">
        <w:rPr>
          <w:rFonts w:ascii="Aptos" w:hAnsi="Aptos" w:cs="Aptos"/>
          <w:highlight w:val="magenta"/>
        </w:rPr>
        <w:instrText>±</w:instrText>
      </w:r>
      <w:r w:rsidRPr="004D581F">
        <w:rPr>
          <w:highlight w:val="magenta"/>
        </w:rPr>
        <w:instrText>5.2 and 0.64</w:instrText>
      </w:r>
      <w:r w:rsidRPr="004D581F">
        <w:rPr>
          <w:rFonts w:ascii="Aptos" w:hAnsi="Aptos" w:cs="Aptos"/>
          <w:highlight w:val="magenta"/>
        </w:rPr>
        <w:instrText>±</w:instrText>
      </w:r>
      <w:r w:rsidRPr="004D581F">
        <w:rPr>
          <w:highlight w:val="magenta"/>
        </w:rPr>
        <w:instrText>0.19, respectively. The IMT arm improved their peakVO2 significantly compared with usual care (+</w:instrText>
      </w:r>
      <w:r w:rsidRPr="004D581F">
        <w:rPr>
          <w:rFonts w:ascii="Aptos" w:hAnsi="Aptos" w:cs="Aptos"/>
          <w:highlight w:val="magenta"/>
        </w:rPr>
        <w:instrText>Δ</w:instrText>
      </w:r>
      <w:r w:rsidRPr="004D581F">
        <w:rPr>
          <w:highlight w:val="magenta"/>
        </w:rPr>
        <w:instrText xml:space="preserve"> 4.46</w:instrText>
      </w:r>
      <w:r w:rsidRPr="004D581F">
        <w:rPr>
          <w:rFonts w:ascii="Arial" w:hAnsi="Arial" w:cs="Arial"/>
          <w:highlight w:val="magenta"/>
        </w:rPr>
        <w:instrText> </w:instrText>
      </w:r>
      <w:r w:rsidRPr="004D581F">
        <w:rPr>
          <w:highlight w:val="magenta"/>
        </w:rPr>
        <w:instrText>mL/ kg/min, 95%</w:instrText>
      </w:r>
      <w:r w:rsidRPr="004D581F">
        <w:rPr>
          <w:rFonts w:ascii="Arial" w:hAnsi="Arial" w:cs="Arial"/>
          <w:highlight w:val="magenta"/>
        </w:rPr>
        <w:instrText> </w:instrText>
      </w:r>
      <w:r w:rsidRPr="004D581F">
        <w:rPr>
          <w:highlight w:val="magenta"/>
        </w:rP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4D581F">
        <w:rPr>
          <w:highlight w:val="magenta"/>
        </w:rPr>
        <w:fldChar w:fldCharType="separate"/>
      </w:r>
      <w:r w:rsidRPr="004D581F">
        <w:rPr>
          <w:rFonts w:ascii="Aptos" w:hAnsi="Aptos"/>
          <w:highlight w:val="magenta"/>
        </w:rPr>
        <w:t>(Palau et al., 2022)</w:t>
      </w:r>
      <w:r w:rsidRPr="004D581F">
        <w:rPr>
          <w:highlight w:val="magenta"/>
        </w:rPr>
        <w:fldChar w:fldCharType="end"/>
      </w:r>
    </w:p>
    <w:p w14:paraId="251BB724" w14:textId="77777777" w:rsidR="00AA035C" w:rsidRPr="004D581F" w:rsidRDefault="00AA035C" w:rsidP="00AA035C">
      <w:pPr>
        <w:pStyle w:val="Compact"/>
        <w:numPr>
          <w:ilvl w:val="0"/>
          <w:numId w:val="1"/>
        </w:numPr>
        <w:rPr>
          <w:highlight w:val="magenta"/>
        </w:rPr>
      </w:pPr>
      <w:r w:rsidRPr="004D581F">
        <w:rPr>
          <w:highlight w:val="magenta"/>
        </w:rPr>
        <w:t>4 months</w:t>
      </w:r>
    </w:p>
    <w:p w14:paraId="334D96DA"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69","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Trevizan et al., 2021)</w:t>
      </w:r>
      <w:r w:rsidRPr="004D581F">
        <w:rPr>
          <w:highlight w:val="magenta"/>
        </w:rPr>
        <w:fldChar w:fldCharType="end"/>
      </w:r>
    </w:p>
    <w:p w14:paraId="42A0FA91" w14:textId="77777777" w:rsidR="00AA035C" w:rsidRPr="004D581F" w:rsidRDefault="00AA035C" w:rsidP="00AA035C">
      <w:pPr>
        <w:pStyle w:val="Compact"/>
        <w:numPr>
          <w:ilvl w:val="0"/>
          <w:numId w:val="1"/>
        </w:numPr>
        <w:rPr>
          <w:highlight w:val="magenta"/>
        </w:rPr>
      </w:pPr>
      <w:r w:rsidRPr="004D581F">
        <w:rPr>
          <w:highlight w:val="magenta"/>
        </w:rPr>
        <w:t>6 months</w:t>
      </w:r>
    </w:p>
    <w:p w14:paraId="34B9708E" w14:textId="77777777" w:rsidR="00AA035C" w:rsidRPr="004D581F" w:rsidRDefault="00AA035C" w:rsidP="00AA035C">
      <w:pPr>
        <w:pStyle w:val="Compact"/>
        <w:numPr>
          <w:ilvl w:val="1"/>
          <w:numId w:val="1"/>
        </w:numPr>
        <w:rPr>
          <w:highlight w:val="magenta"/>
        </w:rPr>
      </w:pPr>
      <w:r w:rsidRPr="004D581F">
        <w:rPr>
          <w:highlight w:val="magenta"/>
        </w:rPr>
        <w:t>[@schaefferEffectsInspiratoryMuscle2023]</w:t>
      </w:r>
    </w:p>
    <w:p w14:paraId="491FD64C" w14:textId="77777777" w:rsidR="00AA035C" w:rsidRPr="004D581F" w:rsidRDefault="00AA035C" w:rsidP="00AA035C">
      <w:pPr>
        <w:pStyle w:val="Compact"/>
        <w:numPr>
          <w:ilvl w:val="0"/>
          <w:numId w:val="1"/>
        </w:numPr>
        <w:rPr>
          <w:highlight w:val="magenta"/>
        </w:rPr>
      </w:pPr>
      <w:r w:rsidRPr="004D581F">
        <w:rPr>
          <w:highlight w:val="magenta"/>
        </w:rPr>
        <w:t>4 weeks</w:t>
      </w:r>
    </w:p>
    <w:p w14:paraId="656CEBDD"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1","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4D581F">
        <w:rPr>
          <w:highlight w:val="magenta"/>
        </w:rPr>
        <w:fldChar w:fldCharType="separate"/>
      </w:r>
      <w:r w:rsidRPr="004D581F">
        <w:rPr>
          <w:rFonts w:ascii="Aptos" w:hAnsi="Aptos"/>
          <w:highlight w:val="magenta"/>
        </w:rPr>
        <w:t>(Alwohayeb et al., 2018)</w:t>
      </w:r>
      <w:r w:rsidRPr="004D581F">
        <w:rPr>
          <w:highlight w:val="magenta"/>
        </w:rPr>
        <w:fldChar w:fldCharType="end"/>
      </w:r>
    </w:p>
    <w:p w14:paraId="1EA1575A"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2","properties":{"unsorted":false,"formattedCitation":"(Bhatnagar et al., 2021)","plainCitation":"(Bhatnagar et al., 2021)","noteIndex":0},"citationItems":[{"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Pr="004D581F">
        <w:rPr>
          <w:highlight w:val="magenta"/>
        </w:rPr>
        <w:fldChar w:fldCharType="separate"/>
      </w:r>
      <w:r w:rsidRPr="004D581F">
        <w:rPr>
          <w:rFonts w:ascii="Aptos" w:hAnsi="Aptos"/>
          <w:highlight w:val="magenta"/>
        </w:rPr>
        <w:t>(Bhatnagar et al., 2021)</w:t>
      </w:r>
      <w:r w:rsidRPr="004D581F">
        <w:rPr>
          <w:highlight w:val="magenta"/>
        </w:rPr>
        <w:fldChar w:fldCharType="end"/>
      </w:r>
    </w:p>
    <w:p w14:paraId="2EA0D7E9" w14:textId="77777777" w:rsidR="00AA035C" w:rsidRPr="004D581F" w:rsidRDefault="00AA035C" w:rsidP="00AA035C">
      <w:pPr>
        <w:pStyle w:val="Compact"/>
        <w:numPr>
          <w:ilvl w:val="0"/>
          <w:numId w:val="1"/>
        </w:numPr>
        <w:rPr>
          <w:highlight w:val="magenta"/>
        </w:rPr>
      </w:pPr>
      <w:r w:rsidRPr="004D581F">
        <w:rPr>
          <w:highlight w:val="magenta"/>
        </w:rPr>
        <w:t>8 weeks</w:t>
      </w:r>
    </w:p>
    <w:p w14:paraId="6B87D2AB" w14:textId="77777777" w:rsidR="00AA035C" w:rsidRPr="004D581F" w:rsidRDefault="00AA035C" w:rsidP="00AA035C">
      <w:pPr>
        <w:pStyle w:val="Compact"/>
        <w:numPr>
          <w:ilvl w:val="1"/>
          <w:numId w:val="1"/>
        </w:numPr>
        <w:rPr>
          <w:highlight w:val="magenta"/>
        </w:rPr>
      </w:pPr>
      <w:r w:rsidRPr="004D581F">
        <w:rPr>
          <w:highlight w:val="magenta"/>
        </w:rPr>
        <w:fldChar w:fldCharType="begin"/>
      </w:r>
      <w:r w:rsidRPr="004D581F">
        <w:rPr>
          <w:highlight w:val="magenta"/>
        </w:rPr>
        <w:instrText xml:space="preserve"> ADDIN ZOTERO_ITEM CSL_CITATION {"citationID":"0000007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Del Corral et al., 2023)</w:t>
      </w:r>
      <w:r w:rsidRPr="004D581F">
        <w:rPr>
          <w:highlight w:val="magenta"/>
        </w:rPr>
        <w:fldChar w:fldCharType="end"/>
      </w:r>
    </w:p>
    <w:p w14:paraId="54A9DFD5" w14:textId="77777777" w:rsidR="00AA035C" w:rsidRPr="004D581F" w:rsidRDefault="00AA035C" w:rsidP="00AA035C">
      <w:pPr>
        <w:pStyle w:val="Compact"/>
        <w:numPr>
          <w:ilvl w:val="1"/>
          <w:numId w:val="1"/>
        </w:numPr>
        <w:rPr>
          <w:highlight w:val="magenta"/>
        </w:rPr>
      </w:pPr>
      <w:r w:rsidRPr="004D581F">
        <w:rPr>
          <w:highlight w:val="magenta"/>
        </w:rPr>
        <w:t>[@ahmadnezhadInspiratoryMuscleTraining2020]</w:t>
      </w:r>
    </w:p>
    <w:p w14:paraId="13FCD602" w14:textId="312DF4B1" w:rsidR="00AA035C" w:rsidRPr="004D581F" w:rsidRDefault="00AA035C" w:rsidP="00AA035C">
      <w:pPr>
        <w:pStyle w:val="Compact"/>
        <w:numPr>
          <w:ilvl w:val="1"/>
          <w:numId w:val="1"/>
        </w:numPr>
        <w:rPr>
          <w:highlight w:val="magenta"/>
        </w:rPr>
      </w:pPr>
      <w:r w:rsidRPr="004D581F">
        <w:rPr>
          <w:highlight w:val="magenta"/>
        </w:rPr>
        <w:fldChar w:fldCharType="begin"/>
      </w:r>
      <w:r w:rsidR="00041C01">
        <w:rPr>
          <w:highlight w:val="magenta"/>
        </w:rPr>
        <w:instrText xml:space="preserve"> ADDIN ZOTERO_ITEM CSL_CITATION {"citationID":"1g92Xm9o","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4D581F">
        <w:rPr>
          <w:highlight w:val="magenta"/>
        </w:rPr>
        <w:fldChar w:fldCharType="separate"/>
      </w:r>
      <w:r w:rsidRPr="004D581F">
        <w:rPr>
          <w:rFonts w:ascii="Aptos" w:hAnsi="Aptos"/>
          <w:highlight w:val="magenta"/>
        </w:rPr>
        <w:t>(Langer et al., 2018)</w:t>
      </w:r>
      <w:r w:rsidRPr="004D581F">
        <w:rPr>
          <w:highlight w:val="magenta"/>
        </w:rPr>
        <w:fldChar w:fldCharType="end"/>
      </w:r>
    </w:p>
    <w:p w14:paraId="65AAC638" w14:textId="34E476C7" w:rsidR="00AA035C" w:rsidRPr="004D581F" w:rsidRDefault="00AA035C" w:rsidP="00AA035C">
      <w:pPr>
        <w:pStyle w:val="Compact"/>
        <w:numPr>
          <w:ilvl w:val="1"/>
          <w:numId w:val="1"/>
        </w:numPr>
        <w:rPr>
          <w:highlight w:val="magenta"/>
        </w:rPr>
      </w:pPr>
      <w:r w:rsidRPr="004D581F">
        <w:rPr>
          <w:highlight w:val="magenta"/>
        </w:rPr>
        <w:fldChar w:fldCharType="begin"/>
      </w:r>
      <w:r w:rsidR="00041C01">
        <w:rPr>
          <w:highlight w:val="magenta"/>
        </w:rPr>
        <w:instrText xml:space="preserve"> ADDIN ZOTERO_ITEM CSL_CITATION {"citationID":"ib9y9ixZ","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4D581F">
        <w:rPr>
          <w:highlight w:val="magenta"/>
        </w:rPr>
        <w:fldChar w:fldCharType="separate"/>
      </w:r>
      <w:r w:rsidRPr="004D581F">
        <w:rPr>
          <w:rFonts w:ascii="Aptos" w:hAnsi="Aptos"/>
          <w:highlight w:val="magenta"/>
        </w:rPr>
        <w:t>(Campos et al., 2018)</w:t>
      </w:r>
      <w:r w:rsidRPr="004D581F">
        <w:rPr>
          <w:highlight w:val="magenta"/>
        </w:rPr>
        <w:fldChar w:fldCharType="end"/>
      </w:r>
    </w:p>
    <w:p w14:paraId="638334B9" w14:textId="56366BC1" w:rsidR="00AA035C" w:rsidRPr="004D581F" w:rsidRDefault="00AA035C" w:rsidP="00AA035C">
      <w:pPr>
        <w:pStyle w:val="Compact"/>
        <w:numPr>
          <w:ilvl w:val="1"/>
          <w:numId w:val="1"/>
        </w:numPr>
        <w:rPr>
          <w:highlight w:val="magenta"/>
        </w:rPr>
      </w:pPr>
      <w:r w:rsidRPr="004D581F">
        <w:rPr>
          <w:highlight w:val="magenta"/>
        </w:rPr>
        <w:fldChar w:fldCharType="begin"/>
      </w:r>
      <w:r w:rsidR="00041C01">
        <w:rPr>
          <w:highlight w:val="magenta"/>
        </w:rPr>
        <w:instrText xml:space="preserve"> ADDIN ZOTERO_ITEM CSL_CITATION {"citationID":"BTtOe5hv","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4D581F">
        <w:rPr>
          <w:highlight w:val="magenta"/>
        </w:rPr>
        <w:fldChar w:fldCharType="separate"/>
      </w:r>
      <w:r w:rsidRPr="004D581F">
        <w:rPr>
          <w:rFonts w:ascii="Aptos" w:hAnsi="Aptos"/>
          <w:highlight w:val="magenta"/>
        </w:rPr>
        <w:t>(Tanriverdi et al., 2023)</w:t>
      </w:r>
      <w:r w:rsidRPr="004D581F">
        <w:rPr>
          <w:highlight w:val="magenta"/>
        </w:rPr>
        <w:fldChar w:fldCharType="end"/>
      </w:r>
    </w:p>
    <w:p w14:paraId="3B8A8A01" w14:textId="77777777" w:rsidR="00AA035C" w:rsidRPr="004D581F" w:rsidRDefault="00AA035C" w:rsidP="00AA035C">
      <w:pPr>
        <w:pStyle w:val="Compact"/>
        <w:numPr>
          <w:ilvl w:val="0"/>
          <w:numId w:val="1"/>
        </w:numPr>
        <w:rPr>
          <w:highlight w:val="magenta"/>
        </w:rPr>
      </w:pPr>
      <w:r w:rsidRPr="004D581F">
        <w:rPr>
          <w:highlight w:val="magenta"/>
        </w:rPr>
        <w:t>5 days</w:t>
      </w:r>
    </w:p>
    <w:p w14:paraId="4CDD1850" w14:textId="001AF8F9" w:rsidR="00AA035C" w:rsidRPr="004D581F" w:rsidRDefault="00AA035C" w:rsidP="00AA035C">
      <w:pPr>
        <w:pStyle w:val="Compact"/>
        <w:numPr>
          <w:ilvl w:val="1"/>
          <w:numId w:val="1"/>
        </w:numPr>
        <w:rPr>
          <w:highlight w:val="magenta"/>
        </w:rPr>
      </w:pPr>
      <w:r w:rsidRPr="004D581F">
        <w:rPr>
          <w:highlight w:val="magenta"/>
        </w:rPr>
        <w:fldChar w:fldCharType="begin"/>
      </w:r>
      <w:r w:rsidR="00041C01">
        <w:rPr>
          <w:highlight w:val="magenta"/>
        </w:rPr>
        <w:instrText xml:space="preserve"> ADDIN ZOTERO_ITEM CSL_CITATION {"citationID":"UvauqyQp","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4D581F">
        <w:rPr>
          <w:highlight w:val="magenta"/>
        </w:rPr>
        <w:fldChar w:fldCharType="separate"/>
      </w:r>
      <w:r w:rsidRPr="004D581F">
        <w:rPr>
          <w:rFonts w:ascii="Aptos" w:hAnsi="Aptos"/>
          <w:highlight w:val="magenta"/>
        </w:rPr>
        <w:t>(Benli et al., 2024)</w:t>
      </w:r>
      <w:r w:rsidRPr="004D581F">
        <w:rPr>
          <w:highlight w:val="magenta"/>
        </w:rPr>
        <w:fldChar w:fldCharType="end"/>
      </w:r>
    </w:p>
    <w:p w14:paraId="58FA87A2" w14:textId="77777777" w:rsidR="00AA035C" w:rsidRPr="004D581F" w:rsidRDefault="00AA035C" w:rsidP="00AA035C">
      <w:pPr>
        <w:pStyle w:val="Compact"/>
        <w:numPr>
          <w:ilvl w:val="0"/>
          <w:numId w:val="1"/>
        </w:numPr>
        <w:rPr>
          <w:highlight w:val="magenta"/>
        </w:rPr>
      </w:pPr>
      <w:r w:rsidRPr="004D581F">
        <w:rPr>
          <w:highlight w:val="magenta"/>
        </w:rPr>
        <w:t>2 weeks</w:t>
      </w:r>
    </w:p>
    <w:p w14:paraId="1E323223" w14:textId="77777777" w:rsidR="00AA035C" w:rsidRPr="004D581F" w:rsidRDefault="00AA035C" w:rsidP="00AA035C">
      <w:pPr>
        <w:pStyle w:val="Compact"/>
        <w:numPr>
          <w:ilvl w:val="1"/>
          <w:numId w:val="1"/>
        </w:numPr>
        <w:rPr>
          <w:highlight w:val="magenta"/>
        </w:rPr>
      </w:pPr>
      <w:r w:rsidRPr="004D581F">
        <w:rPr>
          <w:highlight w:val="magenta"/>
        </w:rPr>
        <w:t>[@abodonyaInspiratoryMuscleTraining2021]</w:t>
      </w:r>
    </w:p>
    <w:bookmarkEnd w:id="0"/>
    <w:p w14:paraId="4AD13FF8" w14:textId="0D3FE95E" w:rsidR="00BE143B" w:rsidRDefault="002D558C">
      <w:r>
        <w:lastRenderedPageBreak/>
        <w:t xml:space="preserve">Some previous research has found that the benefits of IMT can continue to increase for up to 13 weeks (Krause-Sorio 2021).  </w:t>
      </w:r>
    </w:p>
    <w:sectPr w:rsidR="00BE143B" w:rsidSect="00562611">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824870" w14:textId="77777777" w:rsidR="002B1FB2" w:rsidRDefault="002B1FB2" w:rsidP="00521937">
      <w:pPr>
        <w:spacing w:after="0" w:line="240" w:lineRule="auto"/>
      </w:pPr>
      <w:r>
        <w:separator/>
      </w:r>
    </w:p>
  </w:endnote>
  <w:endnote w:type="continuationSeparator" w:id="0">
    <w:p w14:paraId="7ACB9819" w14:textId="77777777" w:rsidR="002B1FB2" w:rsidRDefault="002B1FB2" w:rsidP="0052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79A36" w14:textId="77777777" w:rsidR="00521937" w:rsidRDefault="00521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BC2B1" w14:textId="77777777" w:rsidR="00521937" w:rsidRDefault="00521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2B9EA" w14:textId="77777777" w:rsidR="00521937" w:rsidRDefault="00521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443A45" w14:textId="77777777" w:rsidR="002B1FB2" w:rsidRDefault="002B1FB2" w:rsidP="00521937">
      <w:pPr>
        <w:spacing w:after="0" w:line="240" w:lineRule="auto"/>
      </w:pPr>
      <w:r>
        <w:separator/>
      </w:r>
    </w:p>
  </w:footnote>
  <w:footnote w:type="continuationSeparator" w:id="0">
    <w:p w14:paraId="0F7C39DC" w14:textId="77777777" w:rsidR="002B1FB2" w:rsidRDefault="002B1FB2" w:rsidP="0052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1C635" w14:textId="77777777" w:rsidR="00521937" w:rsidRDefault="005219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D1FF7" w14:textId="77777777" w:rsidR="00521937" w:rsidRDefault="005219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62B98" w14:textId="77777777" w:rsidR="00521937" w:rsidRDefault="005219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08ECC8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4C9417DE"/>
    <w:multiLevelType w:val="hybridMultilevel"/>
    <w:tmpl w:val="CB30A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E86EF3"/>
    <w:multiLevelType w:val="hybridMultilevel"/>
    <w:tmpl w:val="5AA4D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62C5916"/>
    <w:multiLevelType w:val="hybridMultilevel"/>
    <w:tmpl w:val="E5DA7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4730194">
    <w:abstractNumId w:val="0"/>
  </w:num>
  <w:num w:numId="2" w16cid:durableId="1301770562">
    <w:abstractNumId w:val="1"/>
  </w:num>
  <w:num w:numId="3" w16cid:durableId="1631398616">
    <w:abstractNumId w:val="2"/>
  </w:num>
  <w:num w:numId="4" w16cid:durableId="11564560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removePersonalInformation/>
  <w:removeDateAndTime/>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611"/>
    <w:rsid w:val="00013245"/>
    <w:rsid w:val="00041C01"/>
    <w:rsid w:val="00084939"/>
    <w:rsid w:val="00092D3C"/>
    <w:rsid w:val="0009345E"/>
    <w:rsid w:val="00113227"/>
    <w:rsid w:val="001712D7"/>
    <w:rsid w:val="001933E9"/>
    <w:rsid w:val="002B1FB2"/>
    <w:rsid w:val="002B4C44"/>
    <w:rsid w:val="002D558C"/>
    <w:rsid w:val="002F0452"/>
    <w:rsid w:val="003160BB"/>
    <w:rsid w:val="00450CAF"/>
    <w:rsid w:val="00521937"/>
    <w:rsid w:val="0052349C"/>
    <w:rsid w:val="00562611"/>
    <w:rsid w:val="00581E86"/>
    <w:rsid w:val="005B3FC8"/>
    <w:rsid w:val="007748E4"/>
    <w:rsid w:val="007B273C"/>
    <w:rsid w:val="00820BAA"/>
    <w:rsid w:val="00844A67"/>
    <w:rsid w:val="00872DA4"/>
    <w:rsid w:val="0097291C"/>
    <w:rsid w:val="009B6C85"/>
    <w:rsid w:val="00AA035C"/>
    <w:rsid w:val="00BE143B"/>
    <w:rsid w:val="00C27D8E"/>
    <w:rsid w:val="00C836E6"/>
    <w:rsid w:val="00CF492E"/>
    <w:rsid w:val="00DE1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2DD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AA035C"/>
    <w:pPr>
      <w:keepNext/>
      <w:keepLines/>
      <w:spacing w:before="360" w:after="80" w:line="240" w:lineRule="auto"/>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A03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03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937"/>
  </w:style>
  <w:style w:type="paragraph" w:styleId="Footer">
    <w:name w:val="footer"/>
    <w:basedOn w:val="Normal"/>
    <w:link w:val="FooterChar"/>
    <w:uiPriority w:val="99"/>
    <w:unhideWhenUsed/>
    <w:rsid w:val="0052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937"/>
  </w:style>
  <w:style w:type="character" w:customStyle="1" w:styleId="Heading1Char">
    <w:name w:val="Heading 1 Char"/>
    <w:basedOn w:val="DefaultParagraphFont"/>
    <w:link w:val="Heading1"/>
    <w:uiPriority w:val="9"/>
    <w:rsid w:val="00AA035C"/>
    <w:rPr>
      <w:rFonts w:asciiTheme="majorHAnsi" w:eastAsiaTheme="majorEastAsia" w:hAnsiTheme="majorHAnsi" w:cstheme="majorBidi"/>
      <w:color w:val="2E74B5" w:themeColor="accent1" w:themeShade="BF"/>
      <w:sz w:val="40"/>
      <w:szCs w:val="40"/>
    </w:rPr>
  </w:style>
  <w:style w:type="paragraph" w:customStyle="1" w:styleId="Compact">
    <w:name w:val="Compact"/>
    <w:basedOn w:val="BodyText"/>
    <w:qFormat/>
    <w:rsid w:val="00AA035C"/>
    <w:pPr>
      <w:spacing w:before="36" w:after="36" w:line="240" w:lineRule="auto"/>
    </w:pPr>
    <w:rPr>
      <w:sz w:val="24"/>
      <w:szCs w:val="24"/>
    </w:rPr>
  </w:style>
  <w:style w:type="paragraph" w:styleId="BodyText">
    <w:name w:val="Body Text"/>
    <w:basedOn w:val="Normal"/>
    <w:link w:val="BodyTextChar"/>
    <w:uiPriority w:val="99"/>
    <w:semiHidden/>
    <w:unhideWhenUsed/>
    <w:rsid w:val="00AA035C"/>
    <w:pPr>
      <w:spacing w:after="120"/>
    </w:pPr>
  </w:style>
  <w:style w:type="character" w:customStyle="1" w:styleId="BodyTextChar">
    <w:name w:val="Body Text Char"/>
    <w:basedOn w:val="DefaultParagraphFont"/>
    <w:link w:val="BodyText"/>
    <w:uiPriority w:val="99"/>
    <w:semiHidden/>
    <w:rsid w:val="00AA035C"/>
  </w:style>
  <w:style w:type="character" w:customStyle="1" w:styleId="Heading2Char">
    <w:name w:val="Heading 2 Char"/>
    <w:basedOn w:val="DefaultParagraphFont"/>
    <w:link w:val="Heading2"/>
    <w:uiPriority w:val="9"/>
    <w:rsid w:val="00AA03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A035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50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71091</Words>
  <Characters>405221</Characters>
  <Application>Microsoft Office Word</Application>
  <DocSecurity>0</DocSecurity>
  <Lines>3376</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2T03:32:00Z</dcterms:created>
  <dcterms:modified xsi:type="dcterms:W3CDTF">2025-08-2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Z6Jqjba"/&gt;&lt;style id="http://www.zotero.org/styles/apa" locale="en-US" hasBibliography="1" bibliographyStyleHasBeenSet="0"/&gt;&lt;prefs&gt;&lt;pref name="fieldType" value="Field"/&gt;&lt;/prefs&gt;&lt;/data&gt;</vt:lpwstr>
  </property>
</Properties>
</file>